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4872E580"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 xml:space="preserve">for long-distance migration </w:t>
      </w:r>
      <w:r w:rsidR="00DF407F">
        <w:rPr>
          <w:rFonts w:ascii="Arial" w:hAnsi="Arial" w:cs="Arial"/>
          <w:color w:val="000000"/>
          <w:sz w:val="22"/>
          <w:szCs w:val="22"/>
        </w:rPr>
        <w:t>with</w:t>
      </w:r>
      <w:r w:rsidR="00845A6A" w:rsidRPr="001A0367">
        <w:rPr>
          <w:rFonts w:ascii="Arial" w:hAnsi="Arial" w:cs="Arial"/>
          <w:color w:val="000000"/>
          <w:sz w:val="22"/>
          <w:szCs w:val="22"/>
        </w:rPr>
        <w:t>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Hewitt 1996, Excoffier et al. 2009). This pattern is evident in serial stepwise expansion events, in which populations are founded in a stepping-stone fashion (Ibrahim et al. 1996, Slatkin and Excoffier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Somateria mollissima</w:t>
      </w:r>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Bettin et al. 2007), rough-skinned newts (</w:t>
      </w:r>
      <w:r w:rsidRPr="001A0367">
        <w:rPr>
          <w:rFonts w:ascii="Arial" w:hAnsi="Arial" w:cs="Arial"/>
          <w:i/>
          <w:iCs/>
          <w:color w:val="000000"/>
          <w:sz w:val="22"/>
          <w:szCs w:val="22"/>
        </w:rPr>
        <w:t>Taricha granulosa</w:t>
      </w:r>
      <w:r w:rsidRPr="001A0367">
        <w:rPr>
          <w:rFonts w:ascii="Arial" w:hAnsi="Arial" w:cs="Arial"/>
          <w:color w:val="000000"/>
          <w:sz w:val="22"/>
          <w:szCs w:val="22"/>
        </w:rPr>
        <w:t>)</w:t>
      </w:r>
      <w:r w:rsidRPr="001A0367">
        <w:rPr>
          <w:rFonts w:ascii="Arial" w:hAnsi="Arial" w:cs="Arial"/>
          <w:sz w:val="22"/>
          <w:szCs w:val="22"/>
        </w:rPr>
        <w:t xml:space="preserve"> (Kuchta and Tan 2005)</w:t>
      </w:r>
      <w:r w:rsidR="003B7F97">
        <w:rPr>
          <w:rFonts w:ascii="Arial" w:hAnsi="Arial" w:cs="Arial"/>
          <w:sz w:val="22"/>
          <w:szCs w:val="22"/>
        </w:rPr>
        <w:t>, and European butterflies (Dapporto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e.g.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r w:rsidR="006154EC" w:rsidRPr="001A0367">
        <w:rPr>
          <w:rFonts w:ascii="Arial" w:hAnsi="Arial" w:cs="Arial"/>
          <w:i/>
          <w:iCs/>
          <w:color w:val="000000"/>
          <w:sz w:val="22"/>
          <w:szCs w:val="22"/>
        </w:rPr>
        <w:t>Wilsonia pusilla</w:t>
      </w:r>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aples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 xml:space="preserve">birds (Adriaensen and Dhondt 1990), insects (Menz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 xml:space="preserve">(e.g.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Bahamon</w:t>
      </w:r>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monarchs comprise a single genetically indistinguishable population (Lyons et al. 2012, Talla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Ackery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 xml:space="preserve">Fernández-Haeger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Samarasin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iT PicoGreen dsDNA Reagent (Thermo Fisher Scientific) on a FLx800 Fluorescence Reader (BioTek Instruments). Restriction Associated Digest (RAD) DNA libraries were then created using the PstI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38E916C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r w:rsidR="0003273D" w:rsidRPr="0003273D">
        <w:rPr>
          <w:rFonts w:ascii="Arial" w:hAnsi="Arial" w:cs="Arial"/>
          <w:b/>
          <w:bCs/>
          <w:sz w:val="22"/>
          <w:szCs w:val="22"/>
          <w:vertAlign w:val="subscript"/>
        </w:rPr>
        <w:t>SAMTOOLS</w:t>
      </w:r>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C71837">
        <w:rPr>
          <w:rFonts w:ascii="Arial" w:hAnsi="Arial" w:cs="Arial"/>
          <w:sz w:val="22"/>
          <w:szCs w:val="22"/>
        </w:rPr>
        <w:t>We first removed</w:t>
      </w:r>
      <w:r w:rsidR="00C71837" w:rsidRPr="00FE6279">
        <w:rPr>
          <w:rFonts w:ascii="Arial" w:hAnsi="Arial" w:cs="Arial"/>
          <w:sz w:val="22"/>
          <w:szCs w:val="22"/>
        </w:rPr>
        <w:t xml:space="preserve"> </w:t>
      </w:r>
      <w:r w:rsidR="00C71837" w:rsidRPr="001A0367">
        <w:rPr>
          <w:rFonts w:ascii="Arial" w:hAnsi="Arial" w:cs="Arial"/>
          <w:sz w:val="22"/>
          <w:szCs w:val="22"/>
        </w:rPr>
        <w:t xml:space="preserve">potential paralogous sites using the ngsParalog tool by removing all sites within a kilobase of any SNP with a log ratio test statistic of &gt; 10 in any population </w:t>
      </w:r>
      <w:hyperlink r:id="rId11">
        <w:r w:rsidR="00C71837" w:rsidRPr="001A0367">
          <w:rPr>
            <w:rFonts w:ascii="Arial" w:hAnsi="Arial" w:cs="Arial"/>
            <w:color w:val="000000"/>
            <w:sz w:val="22"/>
            <w:szCs w:val="22"/>
          </w:rPr>
          <w:t>(</w:t>
        </w:r>
      </w:hyperlink>
      <w:r w:rsidR="00C71837" w:rsidRPr="001A0367">
        <w:rPr>
          <w:rFonts w:ascii="Arial" w:hAnsi="Arial" w:cs="Arial"/>
          <w:color w:val="000000"/>
          <w:sz w:val="22"/>
          <w:szCs w:val="22"/>
        </w:rPr>
        <w:t>Linderoth 2018)</w:t>
      </w:r>
      <w:r w:rsidR="00C71837" w:rsidRPr="001A0367">
        <w:rPr>
          <w:rFonts w:ascii="Arial" w:hAnsi="Arial" w:cs="Arial"/>
          <w:sz w:val="22"/>
          <w:szCs w:val="22"/>
        </w:rPr>
        <w:t>.</w:t>
      </w:r>
      <w:r w:rsidR="00C7183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w:t>
      </w:r>
      <w:r w:rsidR="00C71837">
        <w:rPr>
          <w:rFonts w:ascii="Arial" w:hAnsi="Arial" w:cs="Arial"/>
          <w:sz w:val="22"/>
          <w:szCs w:val="22"/>
        </w:rPr>
        <w:t>.</w:t>
      </w:r>
    </w:p>
    <w:p w14:paraId="63CE5944" w14:textId="77777777" w:rsidR="00AF1698" w:rsidRDefault="00AF1698" w:rsidP="009F0367">
      <w:pPr>
        <w:spacing w:line="480" w:lineRule="auto"/>
        <w:jc w:val="both"/>
        <w:rPr>
          <w:rFonts w:ascii="Arial" w:hAnsi="Arial" w:cs="Arial"/>
          <w:sz w:val="22"/>
          <w:szCs w:val="22"/>
        </w:rPr>
      </w:pPr>
    </w:p>
    <w:p w14:paraId="3391B92D" w14:textId="57122FC1" w:rsidR="00FE6279" w:rsidRDefault="00FE6279" w:rsidP="00AF1698">
      <w:pPr>
        <w:spacing w:line="480" w:lineRule="auto"/>
        <w:jc w:val="center"/>
        <w:rPr>
          <w:rFonts w:ascii="Arial" w:hAnsi="Arial" w:cs="Arial"/>
          <w:i/>
          <w:iCs/>
          <w:sz w:val="22"/>
          <w:szCs w:val="22"/>
        </w:rPr>
      </w:pPr>
      <w:r w:rsidRPr="00CA2D2D">
        <w:rPr>
          <w:rFonts w:ascii="Arial" w:hAnsi="Arial" w:cs="Arial"/>
          <w:b/>
          <w:bCs/>
          <w:i/>
          <w:iCs/>
          <w:sz w:val="22"/>
          <w:szCs w:val="22"/>
        </w:rPr>
        <w:t>Datasets</w:t>
      </w:r>
      <w:r>
        <w:rPr>
          <w:rFonts w:ascii="Arial" w:hAnsi="Arial" w:cs="Arial"/>
          <w:i/>
          <w:iCs/>
          <w:sz w:val="22"/>
          <w:szCs w:val="22"/>
        </w:rPr>
        <w:t>:</w:t>
      </w:r>
    </w:p>
    <w:p w14:paraId="6FBEEFC4" w14:textId="77777777" w:rsidR="00AF1698" w:rsidRDefault="00AF1698" w:rsidP="00AF1698">
      <w:pPr>
        <w:spacing w:line="480" w:lineRule="auto"/>
        <w:jc w:val="center"/>
        <w:rPr>
          <w:rFonts w:ascii="Arial" w:hAnsi="Arial" w:cs="Arial"/>
          <w:sz w:val="22"/>
          <w:szCs w:val="22"/>
        </w:rPr>
      </w:pPr>
    </w:p>
    <w:p w14:paraId="64626441" w14:textId="0B5B6F9A"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r w:rsidR="0003273D" w:rsidRPr="0003273D">
        <w:rPr>
          <w:b/>
          <w:bCs/>
          <w:vertAlign w:val="subscript"/>
        </w:rPr>
        <w:t>SAMTOOLS</w:t>
      </w:r>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w:t>
      </w:r>
      <w:r w:rsidRPr="0003273D">
        <w:rPr>
          <w:b/>
          <w:bCs/>
          <w:vertAlign w:val="subscript"/>
        </w:rPr>
        <w:t>ANGSD</w:t>
      </w:r>
      <w:r w:rsidRPr="001A0367">
        <w:t xml:space="preserve">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Korne</w:t>
        </w:r>
      </w:hyperlink>
      <w:r w:rsidRPr="001A0367">
        <w:rPr>
          <w:color w:val="000000"/>
        </w:rPr>
        <w:t>liussen et al. 2014)</w:t>
      </w:r>
      <w:r w:rsidRPr="001A0367">
        <w:t>.</w:t>
      </w:r>
      <w:r>
        <w:t xml:space="preserve"> </w:t>
      </w:r>
      <w:r w:rsidRPr="00FE6279">
        <w:t>In order to reduce potential bias due to linkage for demographic analyses, we</w:t>
      </w:r>
      <w:r>
        <w:t xml:space="preserve"> </w:t>
      </w:r>
      <w:r w:rsidRPr="00FE6279">
        <w:t xml:space="preserve">randomly subsampled </w:t>
      </w:r>
      <w:r>
        <w:lastRenderedPageBreak/>
        <w:t xml:space="preserve">SNPs </w:t>
      </w:r>
      <w:r w:rsidRPr="00FE6279">
        <w:t xml:space="preserve">such that no locus was within 10,000 bp of another using a custom </w:t>
      </w:r>
      <w:r w:rsidRPr="0003273D">
        <w:rPr>
          <w:b/>
          <w:bCs/>
          <w:vertAlign w:val="subscript"/>
        </w:rPr>
        <w:t>R</w:t>
      </w:r>
      <w:r w:rsidRPr="00FE6279">
        <w:t xml:space="preserve">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methods described by Gutenkunst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w:t>
      </w:r>
      <w:r w:rsidR="00C71837">
        <w:t>’s</w:t>
      </w:r>
      <w:r w:rsidR="00E46E34" w:rsidRPr="00010CA2">
        <w:t xml:space="preserve"> sister </w:t>
      </w:r>
      <w:r w:rsidR="00C71837">
        <w:t>species</w:t>
      </w:r>
      <w:r w:rsidR="00E46E34" w:rsidRPr="00010CA2">
        <w:t xml:space="preserve"> </w:t>
      </w:r>
      <w:r w:rsidR="00E46E34" w:rsidRPr="00C94AC1">
        <w:rPr>
          <w:i/>
          <w:iCs/>
        </w:rPr>
        <w:t>Danaus erippus</w:t>
      </w:r>
      <w:r w:rsidR="00E46E34" w:rsidRPr="00010CA2">
        <w:t xml:space="preserve"> (Zhan et al. 2014) by alignment to the monarch genome as described above.</w:t>
      </w:r>
      <w:r w:rsidR="00E46E34">
        <w:t xml:space="preserve"> </w:t>
      </w:r>
      <w:r w:rsidR="00274D6B">
        <w:t>While we did not use a Hardy-Weinburg Equlibrium (HWE) filter here, only a very small proportion of our loci were consistently not in HWE across populations (p &lt; 1x10</w:t>
      </w:r>
      <w:r w:rsidR="00274D6B">
        <w:rPr>
          <w:vertAlign w:val="superscript"/>
        </w:rPr>
        <w:t>-6</w:t>
      </w:r>
      <w:r w:rsidR="00274D6B">
        <w:t xml:space="preserve"> in only 86 out of 11,384</w:t>
      </w:r>
      <w:r w:rsidR="00B05E8F">
        <w:t xml:space="preserve"> loci</w:t>
      </w:r>
      <w:r w:rsidR="005F4058">
        <w:t xml:space="preserve">, calculated using </w:t>
      </w:r>
      <w:r w:rsidR="00C71837">
        <w:t>the method of Wigginton et al. [2005]</w:t>
      </w:r>
      <w:r w:rsidR="00274D6B">
        <w:t>).</w:t>
      </w:r>
    </w:p>
    <w:p w14:paraId="2E3BA8B3" w14:textId="1F36E7AE"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 xml:space="preserve">Some populations did not remain in the analysis after </w:t>
      </w:r>
      <w:r w:rsidR="00B05E8F">
        <w:t xml:space="preserve">this </w:t>
      </w:r>
      <w:r w:rsidR="00010CA2">
        <w:t>filtering</w:t>
      </w:r>
      <w:r w:rsidR="00B05E8F">
        <w:t xml:space="preserve"> step.</w:t>
      </w:r>
    </w:p>
    <w:p w14:paraId="01D11BFA" w14:textId="09AE7FEE" w:rsidR="00B05E8F" w:rsidRDefault="005636A1" w:rsidP="009F0367">
      <w:pPr>
        <w:pStyle w:val="ListParagraph"/>
        <w:numPr>
          <w:ilvl w:val="0"/>
          <w:numId w:val="3"/>
        </w:numPr>
        <w:spacing w:line="480" w:lineRule="auto"/>
        <w:jc w:val="both"/>
      </w:pPr>
      <w:r>
        <w:t xml:space="preserve">For calculating Tajima’s D, we </w:t>
      </w:r>
      <w:r w:rsidR="00B05E8F">
        <w:t xml:space="preserve">implemented the same filtering steps as described for Dataset 2, but </w:t>
      </w:r>
      <w:r w:rsidR="00AF1698">
        <w:t>without using a SNP p-value filter in ANGSD.</w:t>
      </w:r>
      <w:r w:rsidR="00B05E8F">
        <w:t xml:space="preserve"> </w:t>
      </w:r>
    </w:p>
    <w:p w14:paraId="282E10DF" w14:textId="758DA12F" w:rsidR="005636A1" w:rsidRPr="005F4058"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NGSadmix, and </w:t>
      </w:r>
      <w:r w:rsidR="00010CA2">
        <w:t>a</w:t>
      </w:r>
      <w:r>
        <w:t xml:space="preserve"> neighbor-joining tree), we used </w:t>
      </w:r>
      <w:r w:rsidRPr="0003273D">
        <w:rPr>
          <w:b/>
          <w:bCs/>
          <w:vertAlign w:val="subscript"/>
        </w:rPr>
        <w:t>ANGSD</w:t>
      </w:r>
      <w:r>
        <w:t xml:space="preserve"> as in dataset 1, but did not call genotypes and instead estimated the likelihoods with a minor allele frequency </w:t>
      </w:r>
      <w:r>
        <w:lastRenderedPageBreak/>
        <w:t>filter of 0.05</w:t>
      </w:r>
      <w:r w:rsidR="00010CA2">
        <w:t>. For the PCA and neighbor-joining tree, the input</w:t>
      </w:r>
      <w:r w:rsidR="00010CA2" w:rsidRPr="001A0367">
        <w:t xml:space="preserve"> distance matrix was created using the Identity-by-State approach in </w:t>
      </w:r>
      <w:r w:rsidR="00010CA2" w:rsidRPr="0003273D">
        <w:rPr>
          <w:b/>
          <w:bCs/>
          <w:vertAlign w:val="subscript"/>
        </w:rPr>
        <w:t>ANGSD</w:t>
      </w:r>
      <w:r w:rsidR="00010CA2" w:rsidRPr="001A0367">
        <w:t xml:space="preserve"> (Korneliussen </w:t>
      </w:r>
      <w:r w:rsidR="00010CA2" w:rsidRPr="001A0367">
        <w:rPr>
          <w:color w:val="000000"/>
        </w:rPr>
        <w:t>et al. 2014)</w:t>
      </w:r>
      <w:r w:rsidR="00010CA2">
        <w:rPr>
          <w:color w:val="000000"/>
        </w:rPr>
        <w:t>. No individuals were removed for these analyses.</w:t>
      </w:r>
    </w:p>
    <w:p w14:paraId="556D82F5" w14:textId="11CFC71A" w:rsidR="005F4058" w:rsidRPr="003E49B1" w:rsidRDefault="005F4058" w:rsidP="005F4058">
      <w:pPr>
        <w:spacing w:line="480" w:lineRule="auto"/>
        <w:jc w:val="both"/>
        <w:rPr>
          <w:rFonts w:ascii="Arial" w:hAnsi="Arial" w:cs="Arial"/>
          <w:sz w:val="22"/>
          <w:szCs w:val="22"/>
        </w:rPr>
      </w:pPr>
      <w:r>
        <w:t xml:space="preserve"> </w:t>
      </w:r>
      <w:r w:rsidRPr="003E49B1">
        <w:rPr>
          <w:rFonts w:ascii="Arial" w:hAnsi="Arial" w:cs="Arial"/>
          <w:sz w:val="22"/>
          <w:szCs w:val="22"/>
        </w:rPr>
        <w:t xml:space="preserve">We also generated more </w:t>
      </w:r>
      <w:r w:rsidR="00AF1698">
        <w:rPr>
          <w:rFonts w:ascii="Arial" w:hAnsi="Arial" w:cs="Arial"/>
          <w:sz w:val="22"/>
          <w:szCs w:val="22"/>
        </w:rPr>
        <w:t>thoroughly</w:t>
      </w:r>
      <w:r w:rsidRPr="003E49B1">
        <w:rPr>
          <w:rFonts w:ascii="Arial" w:hAnsi="Arial" w:cs="Arial"/>
          <w:sz w:val="22"/>
          <w:szCs w:val="22"/>
        </w:rPr>
        <w:t xml:space="preserve"> filtered versions of datasets 3 and 4 (see </w:t>
      </w:r>
      <w:r w:rsidR="00B05E8F" w:rsidRPr="00B05E8F">
        <w:rPr>
          <w:rFonts w:ascii="Arial" w:hAnsi="Arial" w:cs="Arial"/>
          <w:i/>
          <w:iCs/>
          <w:sz w:val="22"/>
          <w:szCs w:val="22"/>
        </w:rPr>
        <w:t>Supplementary Methods, Filtered Datasets</w:t>
      </w:r>
      <w:r w:rsidRPr="003E49B1">
        <w:rPr>
          <w:rFonts w:ascii="Arial" w:hAnsi="Arial" w:cs="Arial"/>
          <w:sz w:val="22"/>
          <w:szCs w:val="22"/>
        </w:rPr>
        <w:t xml:space="preserve">), </w:t>
      </w:r>
      <w:r w:rsidR="00AF1698">
        <w:rPr>
          <w:rFonts w:ascii="Arial" w:hAnsi="Arial" w:cs="Arial"/>
          <w:sz w:val="22"/>
          <w:szCs w:val="22"/>
        </w:rPr>
        <w:t>although these additional filtering steps</w:t>
      </w:r>
      <w:r w:rsidRPr="003E49B1">
        <w:rPr>
          <w:rFonts w:ascii="Arial" w:hAnsi="Arial" w:cs="Arial"/>
          <w:sz w:val="22"/>
          <w:szCs w:val="22"/>
        </w:rPr>
        <w:t xml:space="preserve"> did not </w:t>
      </w:r>
      <w:r w:rsidR="00B05E8F">
        <w:rPr>
          <w:rFonts w:ascii="Arial" w:hAnsi="Arial" w:cs="Arial"/>
          <w:sz w:val="22"/>
          <w:szCs w:val="22"/>
        </w:rPr>
        <w:t>meaningfully influence our inferences.</w:t>
      </w:r>
    </w:p>
    <w:p w14:paraId="5D10D31F" w14:textId="08DAE9C6" w:rsidR="005636A1" w:rsidRPr="005636A1" w:rsidRDefault="005636A1" w:rsidP="005636A1">
      <w:pPr>
        <w:spacing w:line="480" w:lineRule="auto"/>
        <w:jc w:val="both"/>
      </w:pPr>
    </w:p>
    <w:p w14:paraId="28F6CC53"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0DD2993D"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the snpR package (Hemstrom</w:t>
      </w:r>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w:t>
      </w:r>
      <w:r w:rsidRPr="0003273D">
        <w:rPr>
          <w:rFonts w:ascii="Arial" w:hAnsi="Arial" w:cs="Arial"/>
          <w:b/>
          <w:bCs/>
          <w:sz w:val="22"/>
          <w:szCs w:val="22"/>
          <w:vertAlign w:val="subscript"/>
        </w:rPr>
        <w:t>R</w:t>
      </w:r>
      <w:r w:rsidRPr="001A0367">
        <w:rPr>
          <w:rFonts w:ascii="Arial" w:hAnsi="Arial" w:cs="Arial"/>
          <w:sz w:val="22"/>
          <w:szCs w:val="22"/>
        </w:rPr>
        <w:t xml:space="preserve"> implementation of the </w:t>
      </w:r>
      <w:r w:rsidRPr="0090398A">
        <w:rPr>
          <w:rFonts w:ascii="Arial" w:hAnsi="Arial" w:cs="Arial"/>
          <w:b/>
          <w:bCs/>
          <w:vertAlign w:val="subscript"/>
        </w:rPr>
        <w:t>GENEPOP</w:t>
      </w:r>
      <w:r w:rsidRPr="001A0367">
        <w:rPr>
          <w:rFonts w:ascii="Arial" w:hAnsi="Arial" w:cs="Arial"/>
          <w:sz w:val="22"/>
          <w:szCs w:val="22"/>
        </w:rPr>
        <w:t xml:space="preserve"> software package </w:t>
      </w:r>
      <w:hyperlink r:id="rId14">
        <w:r w:rsidR="002450EB" w:rsidRPr="001A0367">
          <w:rPr>
            <w:rFonts w:ascii="Arial" w:hAnsi="Arial" w:cs="Arial"/>
            <w:color w:val="000000"/>
            <w:sz w:val="22"/>
            <w:szCs w:val="22"/>
          </w:rPr>
          <w:t>(Rousset</w:t>
        </w:r>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snpR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based on results from previous studies (Lyons et al. 2012, Talla et al. 2020)</w:t>
      </w:r>
      <w:r w:rsidR="005636A1">
        <w:rPr>
          <w:rFonts w:ascii="Arial" w:hAnsi="Arial" w:cs="Arial"/>
          <w:sz w:val="22"/>
          <w:szCs w:val="22"/>
        </w:rPr>
        <w:t>.</w:t>
      </w:r>
      <w:r w:rsidR="0049017D">
        <w:rPr>
          <w:rFonts w:ascii="Arial" w:hAnsi="Arial" w:cs="Arial"/>
          <w:sz w:val="22"/>
          <w:szCs w:val="22"/>
        </w:rPr>
        <w:t xml:space="preserve"> 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Nei 1987)</w:t>
      </w:r>
      <w:r w:rsidRPr="001A0367">
        <w:rPr>
          <w:rFonts w:ascii="Arial" w:hAnsi="Arial" w:cs="Arial"/>
          <w:sz w:val="22"/>
          <w:szCs w:val="22"/>
        </w:rPr>
        <w:t xml:space="preserve"> using the ape </w:t>
      </w:r>
      <w:r w:rsidRPr="0003273D">
        <w:rPr>
          <w:rFonts w:ascii="Arial" w:hAnsi="Arial" w:cs="Arial"/>
          <w:b/>
          <w:bCs/>
          <w:sz w:val="22"/>
          <w:szCs w:val="22"/>
          <w:vertAlign w:val="subscript"/>
        </w:rPr>
        <w:t>R</w:t>
      </w:r>
      <w:r w:rsidRPr="001A0367">
        <w:rPr>
          <w:rFonts w:ascii="Arial" w:hAnsi="Arial" w:cs="Arial"/>
          <w:sz w:val="22"/>
          <w:szCs w:val="22"/>
        </w:rPr>
        <w:t xml:space="preserve">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Paradis and Schliep 2019)</w:t>
      </w:r>
      <w:r w:rsidR="00010CA2">
        <w:rPr>
          <w:rFonts w:ascii="Arial" w:hAnsi="Arial" w:cs="Arial"/>
          <w:color w:val="000000"/>
          <w:sz w:val="22"/>
          <w:szCs w:val="22"/>
        </w:rPr>
        <w:t xml:space="preserve"> and conducted a PCA. </w:t>
      </w:r>
      <w:r w:rsidRPr="001A0367">
        <w:rPr>
          <w:rFonts w:ascii="Arial" w:hAnsi="Arial" w:cs="Arial"/>
          <w:sz w:val="22"/>
          <w:szCs w:val="22"/>
        </w:rPr>
        <w:t>For comparison, NGSadmix was used to generate individual ancestry coefficients for each individual for between 1 and 9 putative population clusters (k)</w:t>
      </w:r>
      <w:r w:rsidR="002450EB" w:rsidRPr="001A0367">
        <w:rPr>
          <w:rFonts w:ascii="Arial" w:hAnsi="Arial" w:cs="Arial"/>
          <w:sz w:val="22"/>
          <w:szCs w:val="22"/>
        </w:rPr>
        <w:t xml:space="preserve"> (Skotte et al. 2013)</w:t>
      </w:r>
      <w:r w:rsidRPr="001A0367">
        <w:rPr>
          <w:rFonts w:ascii="Arial" w:hAnsi="Arial" w:cs="Arial"/>
          <w:sz w:val="22"/>
          <w:szCs w:val="22"/>
        </w:rPr>
        <w:t xml:space="preserve">. Each value of k was run 10 times, and the results were collapsed into consensus plots using </w:t>
      </w:r>
      <w:r w:rsidRPr="0003273D">
        <w:rPr>
          <w:rFonts w:ascii="Arial" w:hAnsi="Arial" w:cs="Arial"/>
          <w:b/>
          <w:bCs/>
          <w:sz w:val="22"/>
          <w:szCs w:val="22"/>
          <w:vertAlign w:val="subscript"/>
        </w:rPr>
        <w:t>CLUMPP</w:t>
      </w:r>
      <w:r w:rsidR="002450EB" w:rsidRPr="001A0367">
        <w:rPr>
          <w:rFonts w:ascii="Arial" w:hAnsi="Arial" w:cs="Arial"/>
          <w:sz w:val="22"/>
          <w:szCs w:val="22"/>
        </w:rPr>
        <w:t xml:space="preserve"> (Jakobsson and Rosenberg 2007)</w:t>
      </w:r>
      <w:r w:rsidRPr="001A0367">
        <w:rPr>
          <w:rFonts w:ascii="Arial" w:hAnsi="Arial" w:cs="Arial"/>
          <w:sz w:val="22"/>
          <w:szCs w:val="22"/>
        </w:rPr>
        <w:t>. The pophelper</w:t>
      </w:r>
      <w:r w:rsidR="002450EB" w:rsidRPr="001A0367">
        <w:rPr>
          <w:rFonts w:ascii="Arial" w:hAnsi="Arial" w:cs="Arial"/>
          <w:sz w:val="22"/>
          <w:szCs w:val="22"/>
        </w:rPr>
        <w:t xml:space="preserve"> (Francis 2017) </w:t>
      </w:r>
      <w:r w:rsidRPr="001A0367">
        <w:rPr>
          <w:rFonts w:ascii="Arial" w:hAnsi="Arial" w:cs="Arial"/>
          <w:sz w:val="22"/>
          <w:szCs w:val="22"/>
        </w:rPr>
        <w:t xml:space="preserve">and snpR (Hemstrom </w:t>
      </w:r>
      <w:r w:rsidR="00380F5C">
        <w:rPr>
          <w:rFonts w:ascii="Arial" w:hAnsi="Arial" w:cs="Arial"/>
          <w:sz w:val="22"/>
          <w:szCs w:val="22"/>
        </w:rPr>
        <w:t>and Jones 2021</w:t>
      </w:r>
      <w:r w:rsidRPr="001A0367">
        <w:rPr>
          <w:rFonts w:ascii="Arial" w:hAnsi="Arial" w:cs="Arial"/>
          <w:sz w:val="22"/>
          <w:szCs w:val="22"/>
        </w:rPr>
        <w:t xml:space="preserve">) R </w:t>
      </w:r>
      <w:r w:rsidRPr="001A0367">
        <w:rPr>
          <w:rFonts w:ascii="Arial" w:hAnsi="Arial" w:cs="Arial"/>
          <w:sz w:val="22"/>
          <w:szCs w:val="22"/>
        </w:rPr>
        <w:lastRenderedPageBreak/>
        <w:t xml:space="preserve">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15243AD9" w:rsidR="0049017D"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29F24A76" w14:textId="77777777" w:rsidR="00AF1698" w:rsidRPr="001A0EC8" w:rsidRDefault="00AF1698" w:rsidP="001A0EC8">
      <w:pPr>
        <w:spacing w:line="480" w:lineRule="auto"/>
        <w:jc w:val="center"/>
        <w:rPr>
          <w:rFonts w:ascii="Arial" w:hAnsi="Arial" w:cs="Arial"/>
          <w:i/>
          <w:iCs/>
          <w:sz w:val="22"/>
          <w:szCs w:val="22"/>
        </w:rPr>
      </w:pPr>
    </w:p>
    <w:p w14:paraId="59718437" w14:textId="7FADAD7C"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Slatkin 2013) </w:t>
      </w:r>
      <w:r w:rsidRPr="001A0367">
        <w:rPr>
          <w:rFonts w:ascii="Arial" w:hAnsi="Arial" w:cs="Arial"/>
          <w:sz w:val="22"/>
          <w:szCs w:val="22"/>
        </w:rPr>
        <w:t xml:space="preserve">for each pairwise combination of North America, Hawaii, Queensland, Guam, Rota, Norfolk Island populations using the snpR package (Hemstrom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86BB1BC"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068E5DDB" w14:textId="77777777" w:rsidR="00AF1698" w:rsidRDefault="00AF1698" w:rsidP="001A0EC8">
      <w:pPr>
        <w:spacing w:line="480" w:lineRule="auto"/>
        <w:jc w:val="center"/>
        <w:rPr>
          <w:rFonts w:ascii="Arial" w:hAnsi="Arial" w:cs="Arial"/>
          <w:i/>
          <w:iCs/>
          <w:sz w:val="22"/>
          <w:szCs w:val="22"/>
        </w:rPr>
      </w:pPr>
    </w:p>
    <w:p w14:paraId="78F5B786" w14:textId="170AB2A9"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w:t>
      </w:r>
      <w:r w:rsidR="00AF1698">
        <w:rPr>
          <w:rFonts w:ascii="Arial" w:hAnsi="Arial" w:cs="Arial"/>
          <w:sz w:val="22"/>
          <w:szCs w:val="22"/>
        </w:rPr>
        <w:t xml:space="preserve"> cutoff</w:t>
      </w:r>
      <w:r>
        <w:rPr>
          <w:rFonts w:ascii="Arial" w:hAnsi="Arial" w:cs="Arial"/>
          <w:sz w:val="22"/>
          <w:szCs w:val="22"/>
        </w:rPr>
        <w:t xml:space="preserve">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2EFD7D3F"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 xml:space="preserve">To describe the patterns of establishment and migration between North America and the Pacific, the demographic reconstruction program </w:t>
      </w:r>
      <w:r w:rsidR="000E1B16" w:rsidRPr="0003273D">
        <w:rPr>
          <w:rFonts w:ascii="Arial" w:hAnsi="Arial" w:cs="Arial"/>
          <w:b/>
          <w:bCs/>
          <w:sz w:val="22"/>
          <w:szCs w:val="22"/>
          <w:vertAlign w:val="subscript"/>
        </w:rPr>
        <w:t>δaδi</w:t>
      </w:r>
      <w:r w:rsidR="00F72147" w:rsidRPr="001A0367">
        <w:rPr>
          <w:rFonts w:ascii="Arial" w:hAnsi="Arial" w:cs="Arial"/>
          <w:sz w:val="22"/>
          <w:szCs w:val="22"/>
        </w:rPr>
        <w:t xml:space="preserve"> (</w:t>
      </w:r>
      <w:r w:rsidR="000E1B16">
        <w:rPr>
          <w:rFonts w:ascii="Arial" w:hAnsi="Arial" w:cs="Arial"/>
          <w:sz w:val="22"/>
          <w:szCs w:val="22"/>
        </w:rPr>
        <w:t xml:space="preserve">hereafter </w:t>
      </w:r>
      <w:r w:rsidR="000E1B16" w:rsidRPr="00FF43D3">
        <w:rPr>
          <w:rFonts w:ascii="Arial" w:hAnsi="Arial" w:cs="Arial"/>
          <w:b/>
          <w:bCs/>
          <w:sz w:val="22"/>
          <w:szCs w:val="22"/>
          <w:vertAlign w:val="subscript"/>
        </w:rPr>
        <w:t>dadi</w:t>
      </w:r>
      <w:r w:rsidR="000E1B16">
        <w:rPr>
          <w:rFonts w:ascii="Arial" w:hAnsi="Arial" w:cs="Arial"/>
          <w:sz w:val="22"/>
          <w:szCs w:val="22"/>
        </w:rPr>
        <w:t xml:space="preserve">, </w:t>
      </w:r>
      <w:r w:rsidR="00F72147" w:rsidRPr="001A0367">
        <w:rPr>
          <w:rFonts w:ascii="Arial" w:hAnsi="Arial" w:cs="Arial"/>
          <w:sz w:val="22"/>
          <w:szCs w:val="22"/>
        </w:rPr>
        <w:t>Gutenkunst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w:t>
      </w:r>
      <w:r w:rsidR="00AF1698">
        <w:rPr>
          <w:rFonts w:ascii="Arial" w:hAnsi="Arial" w:cs="Arial"/>
          <w:sz w:val="22"/>
          <w:szCs w:val="22"/>
        </w:rPr>
        <w:t>the</w:t>
      </w:r>
      <w:r w:rsidR="00DC27E7">
        <w:rPr>
          <w:rFonts w:ascii="Arial" w:hAnsi="Arial" w:cs="Arial"/>
          <w:sz w:val="22"/>
          <w:szCs w:val="22"/>
        </w:rPr>
        <w:t xml:space="preserve">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w:t>
      </w:r>
      <w:r w:rsidR="00AF1698">
        <w:rPr>
          <w:rFonts w:ascii="Arial" w:hAnsi="Arial" w:cs="Arial"/>
          <w:sz w:val="22"/>
          <w:szCs w:val="22"/>
        </w:rPr>
        <w:t>the</w:t>
      </w:r>
      <w:r w:rsidR="00DC27E7" w:rsidRPr="000E1B16">
        <w:rPr>
          <w:rFonts w:ascii="Arial" w:hAnsi="Arial" w:cs="Arial"/>
          <w:sz w:val="22"/>
          <w:szCs w:val="22"/>
        </w:rPr>
        <w:t xml:space="preserve"> SFS can be used to infer historic population processes.</w:t>
      </w:r>
      <w:r w:rsidR="00DC27E7">
        <w:rPr>
          <w:rFonts w:ascii="Arial" w:hAnsi="Arial" w:cs="Arial"/>
          <w:sz w:val="22"/>
          <w:szCs w:val="22"/>
        </w:rPr>
        <w:t xml:space="preserve"> </w:t>
      </w:r>
      <w:r w:rsidR="000E1B16" w:rsidRPr="00FF43D3">
        <w:rPr>
          <w:rFonts w:ascii="Arial" w:hAnsi="Arial" w:cs="Arial"/>
          <w:b/>
          <w:bCs/>
          <w:sz w:val="22"/>
          <w:szCs w:val="22"/>
          <w:vertAlign w:val="subscript"/>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w:t>
      </w:r>
      <w:r w:rsidR="0063026C">
        <w:rPr>
          <w:rFonts w:ascii="Arial" w:hAnsi="Arial" w:cs="Arial"/>
          <w:sz w:val="22"/>
          <w:szCs w:val="22"/>
        </w:rPr>
        <w:t xml:space="preserve">to </w:t>
      </w:r>
      <w:r w:rsidR="000E1B16">
        <w:rPr>
          <w:rFonts w:ascii="Arial" w:hAnsi="Arial" w:cs="Arial"/>
          <w:sz w:val="22"/>
          <w:szCs w:val="22"/>
        </w:rPr>
        <w:t xml:space="preserve">optimize the parameters of that model. </w:t>
      </w:r>
      <w:r w:rsidR="00546852" w:rsidRPr="0013530C">
        <w:rPr>
          <w:rFonts w:ascii="Arial" w:hAnsi="Arial" w:cs="Arial"/>
          <w:sz w:val="22"/>
          <w:szCs w:val="22"/>
        </w:rPr>
        <w:t xml:space="preserve">We chose to focus on Hawaii since prior work has suggested that </w:t>
      </w:r>
      <w:r w:rsidR="00E3626E">
        <w:rPr>
          <w:rFonts w:ascii="Arial" w:hAnsi="Arial" w:cs="Arial"/>
          <w:sz w:val="22"/>
          <w:szCs w:val="22"/>
        </w:rPr>
        <w:t>this</w:t>
      </w:r>
      <w:r w:rsidR="00546852" w:rsidRPr="0013530C">
        <w:rPr>
          <w:rFonts w:ascii="Arial" w:hAnsi="Arial" w:cs="Arial"/>
          <w:sz w:val="22"/>
          <w:szCs w:val="22"/>
        </w:rPr>
        <w:t xml:space="preserve"> island </w:t>
      </w:r>
      <w:r w:rsidR="00E3626E">
        <w:rPr>
          <w:rFonts w:ascii="Arial" w:hAnsi="Arial" w:cs="Arial"/>
          <w:sz w:val="22"/>
          <w:szCs w:val="22"/>
        </w:rPr>
        <w:t>group</w:t>
      </w:r>
      <w:r w:rsidR="00546852" w:rsidRPr="0013530C">
        <w:rPr>
          <w:rFonts w:ascii="Arial" w:hAnsi="Arial" w:cs="Arial"/>
          <w:sz w:val="22"/>
          <w:szCs w:val="22"/>
        </w:rPr>
        <w:t xml:space="preserve"> was likely the first in the Pacific colonized by monarchs (</w:t>
      </w:r>
      <w:r w:rsidR="00E3626E">
        <w:rPr>
          <w:rFonts w:ascii="Arial" w:hAnsi="Arial" w:cs="Arial"/>
          <w:sz w:val="22"/>
          <w:szCs w:val="22"/>
        </w:rPr>
        <w:t xml:space="preserve">Zalucki and Clarke 2004, </w:t>
      </w:r>
      <w:r w:rsidR="00546852" w:rsidRPr="0013530C">
        <w:rPr>
          <w:rFonts w:ascii="Arial" w:hAnsi="Arial" w:cs="Arial"/>
          <w:sz w:val="22"/>
          <w:szCs w:val="22"/>
        </w:rPr>
        <w:t xml:space="preserve">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7CE28D38" w:rsidR="00AF0893" w:rsidRDefault="00AF0893" w:rsidP="00AF0893">
      <w:pPr>
        <w:spacing w:line="480" w:lineRule="auto"/>
        <w:jc w:val="center"/>
        <w:rPr>
          <w:rFonts w:ascii="Arial" w:hAnsi="Arial" w:cs="Arial"/>
          <w:i/>
          <w:iCs/>
          <w:sz w:val="22"/>
          <w:szCs w:val="22"/>
        </w:rPr>
      </w:pPr>
      <w:r w:rsidRPr="00FF43D3">
        <w:rPr>
          <w:rFonts w:ascii="Arial" w:hAnsi="Arial" w:cs="Arial"/>
          <w:b/>
          <w:bCs/>
          <w:i/>
          <w:iCs/>
          <w:sz w:val="22"/>
          <w:szCs w:val="22"/>
          <w:vertAlign w:val="subscript"/>
        </w:rPr>
        <w:t>dadi</w:t>
      </w:r>
      <w:r>
        <w:rPr>
          <w:rFonts w:ascii="Arial" w:hAnsi="Arial" w:cs="Arial"/>
          <w:i/>
          <w:iCs/>
          <w:sz w:val="22"/>
          <w:szCs w:val="22"/>
        </w:rPr>
        <w:t xml:space="preserve"> model selection</w:t>
      </w:r>
    </w:p>
    <w:p w14:paraId="1A508B1E" w14:textId="77777777" w:rsidR="0003273D" w:rsidRPr="00AF0893" w:rsidRDefault="0003273D" w:rsidP="00AF0893">
      <w:pPr>
        <w:spacing w:line="480" w:lineRule="auto"/>
        <w:jc w:val="center"/>
        <w:rPr>
          <w:rFonts w:ascii="Arial" w:hAnsi="Arial" w:cs="Arial"/>
          <w:i/>
          <w:iCs/>
          <w:sz w:val="22"/>
          <w:szCs w:val="22"/>
        </w:rPr>
      </w:pPr>
    </w:p>
    <w:p w14:paraId="435ED337" w14:textId="1FD18695"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set described in the dadi_pipeline</w:t>
      </w:r>
      <w:r w:rsidR="00F72147" w:rsidRPr="001A0367">
        <w:rPr>
          <w:rFonts w:ascii="Arial" w:hAnsi="Arial" w:cs="Arial"/>
          <w:sz w:val="22"/>
          <w:szCs w:val="22"/>
        </w:rPr>
        <w:t xml:space="preserve"> (Portik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s, as well as the two dadi_pipeline models which performed well, are</w:t>
      </w:r>
      <w:r w:rsidR="00DF611A" w:rsidRPr="001A0367">
        <w:rPr>
          <w:rFonts w:ascii="Arial" w:hAnsi="Arial" w:cs="Arial"/>
          <w:sz w:val="22"/>
          <w:szCs w:val="22"/>
        </w:rPr>
        <w:t xml:space="preserve"> show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w:t>
      </w:r>
      <w:r w:rsidR="00E3626E">
        <w:rPr>
          <w:rFonts w:ascii="Arial" w:hAnsi="Arial" w:cs="Arial"/>
          <w:sz w:val="22"/>
          <w:szCs w:val="22"/>
        </w:rPr>
        <w:t xml:space="preserve">population </w:t>
      </w:r>
      <w:r w:rsidR="00546852">
        <w:rPr>
          <w:rFonts w:ascii="Arial" w:hAnsi="Arial" w:cs="Arial"/>
          <w:sz w:val="22"/>
          <w:szCs w:val="22"/>
        </w:rPr>
        <w:t xml:space="preserve">growth trajectory, we also ran each of the dadi_pipeline models with a logistic population growth equation rather than the exponential growth variant defined in the original models. </w:t>
      </w:r>
      <w:r w:rsidR="00DF611A" w:rsidRPr="001A0367">
        <w:rPr>
          <w:rFonts w:ascii="Arial" w:hAnsi="Arial" w:cs="Arial"/>
          <w:sz w:val="22"/>
          <w:szCs w:val="22"/>
        </w:rPr>
        <w:t>Each of the dadi_pipelin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 xml:space="preserve">Note that in each of these </w:t>
      </w:r>
      <w:r w:rsidR="00BE6BC8" w:rsidRPr="001A0367">
        <w:rPr>
          <w:rFonts w:ascii="Arial" w:hAnsi="Arial" w:cs="Arial"/>
          <w:sz w:val="22"/>
          <w:szCs w:val="22"/>
          <w:highlight w:val="white"/>
        </w:rPr>
        <w:lastRenderedPageBreak/>
        <w:t>(dadi_pipeline)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dadi_pipeline models are available </w:t>
      </w:r>
      <w:r w:rsidR="00BE6BC8" w:rsidRPr="001A0367">
        <w:rPr>
          <w:rFonts w:ascii="Arial" w:hAnsi="Arial" w:cs="Arial"/>
          <w:sz w:val="22"/>
          <w:szCs w:val="22"/>
          <w:highlight w:val="white"/>
        </w:rPr>
        <w:t xml:space="preserve">in </w:t>
      </w:r>
      <w:r w:rsidR="00F72147" w:rsidRPr="001A0367">
        <w:rPr>
          <w:rFonts w:ascii="Arial" w:hAnsi="Arial" w:cs="Arial"/>
          <w:sz w:val="22"/>
          <w:szCs w:val="22"/>
          <w:highlight w:val="white"/>
        </w:rPr>
        <w:t xml:space="preserve">Portik et al. (2017) and Charles et al. (2018). </w:t>
      </w:r>
    </w:p>
    <w:p w14:paraId="5AB20E90" w14:textId="7C006CD9"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models we fit during the analysis, we used a variation </w:t>
      </w:r>
      <w:r w:rsidR="00BF5964">
        <w:rPr>
          <w:rFonts w:ascii="Arial" w:hAnsi="Arial" w:cs="Arial"/>
          <w:sz w:val="22"/>
          <w:szCs w:val="22"/>
        </w:rPr>
        <w:t>of</w:t>
      </w:r>
      <w:r w:rsidRPr="001A0367">
        <w:rPr>
          <w:rFonts w:ascii="Arial" w:hAnsi="Arial" w:cs="Arial"/>
          <w:sz w:val="22"/>
          <w:szCs w:val="22"/>
        </w:rPr>
        <w:t xml:space="preserve"> dadi_pipeline, the sequential step-down parameter permutation approach described by Portik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w:t>
      </w:r>
      <w:r w:rsidR="00E3626E">
        <w:rPr>
          <w:rFonts w:ascii="Arial" w:hAnsi="Arial" w:cs="Arial"/>
          <w:sz w:val="22"/>
          <w:szCs w:val="22"/>
        </w:rPr>
        <w:t xml:space="preserve"> h</w:t>
      </w:r>
      <w:r w:rsidRPr="001A0367">
        <w:rPr>
          <w:rFonts w:ascii="Arial" w:hAnsi="Arial" w:cs="Arial"/>
          <w:sz w:val="22"/>
          <w:szCs w:val="22"/>
        </w:rPr>
        <w:t xml:space="preserve">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w:t>
      </w:r>
      <w:r w:rsidR="00E3626E">
        <w:rPr>
          <w:rFonts w:ascii="Arial" w:hAnsi="Arial" w:cs="Arial"/>
          <w:sz w:val="22"/>
          <w:szCs w:val="22"/>
        </w:rPr>
        <w:t xml:space="preserve"> h</w:t>
      </w:r>
      <w:r w:rsidRPr="001A0367">
        <w:rPr>
          <w:rFonts w:ascii="Arial" w:hAnsi="Arial" w:cs="Arial"/>
          <w:sz w:val="22"/>
          <w:szCs w:val="22"/>
        </w:rPr>
        <w:t xml:space="preserve"> and are included in the results. </w:t>
      </w:r>
    </w:p>
    <w:p w14:paraId="70CE87C3" w14:textId="4506ED17" w:rsid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35C26A97" w14:textId="77777777" w:rsidR="0003273D" w:rsidRPr="00AF0893" w:rsidRDefault="0003273D" w:rsidP="00AF0893">
      <w:pPr>
        <w:spacing w:line="480" w:lineRule="auto"/>
        <w:jc w:val="center"/>
        <w:rPr>
          <w:rFonts w:ascii="Arial" w:hAnsi="Arial" w:cs="Arial"/>
          <w:i/>
          <w:iCs/>
          <w:sz w:val="22"/>
          <w:szCs w:val="22"/>
        </w:rPr>
      </w:pP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r w:rsidRPr="001A0367">
        <w:rPr>
          <w:rFonts w:ascii="Arial" w:hAnsi="Arial" w:cs="Arial"/>
          <w:i/>
          <w:iCs/>
          <w:sz w:val="22"/>
          <w:szCs w:val="22"/>
        </w:rPr>
        <w:t>Heliconius melpomene</w:t>
      </w:r>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 xml:space="preserve">In order to determine the length of the considered genomic region, we multiplied the total number of bases sequenced after quality filtering (but not </w:t>
      </w:r>
      <w:r w:rsidRPr="001A0367">
        <w:rPr>
          <w:rFonts w:ascii="Arial" w:hAnsi="Arial" w:cs="Arial"/>
          <w:sz w:val="22"/>
          <w:szCs w:val="22"/>
        </w:rPr>
        <w:lastRenderedPageBreak/>
        <w:t>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74D280CD"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loci after removing loci within 10kb of each</w:t>
      </w:r>
      <w:r w:rsidR="0003273D">
        <w:rPr>
          <w:rFonts w:ascii="Arial" w:hAnsi="Arial" w:cs="Arial"/>
          <w:sz w:val="22"/>
          <w:szCs w:val="22"/>
        </w:rPr>
        <w:t xml:space="preserve"> </w:t>
      </w:r>
      <w:r w:rsidR="001B470C">
        <w:rPr>
          <w:rFonts w:ascii="Arial" w:hAnsi="Arial" w:cs="Arial"/>
          <w:sz w:val="22"/>
          <w:szCs w:val="22"/>
        </w:rPr>
        <w:t xml:space="preserve">other.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sites</w:t>
      </w:r>
      <w:r w:rsidR="005A7316">
        <w:rPr>
          <w:rFonts w:ascii="Arial" w:hAnsi="Arial" w:cs="Arial"/>
          <w:sz w:val="22"/>
          <w:szCs w:val="22"/>
        </w:rPr>
        <w:t>,</w:t>
      </w:r>
      <w:r w:rsidRPr="001A0367">
        <w:rPr>
          <w:rFonts w:ascii="Arial" w:hAnsi="Arial" w:cs="Arial"/>
          <w:sz w:val="22"/>
          <w:szCs w:val="22"/>
        </w:rPr>
        <w:t xml:space="preserve">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5385C5F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NGSadmix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e.g. Guillot et al., 200</w:t>
      </w:r>
      <w:r w:rsidR="001B6364">
        <w:rPr>
          <w:rFonts w:ascii="Arial" w:hAnsi="Arial" w:cs="Arial"/>
          <w:sz w:val="22"/>
          <w:szCs w:val="22"/>
        </w:rPr>
        <w:t xml:space="preserve">5; </w:t>
      </w:r>
      <w:r w:rsidR="001B6364" w:rsidRPr="001B6364">
        <w:rPr>
          <w:rFonts w:ascii="Arial" w:hAnsi="Arial" w:cs="Arial"/>
          <w:sz w:val="22"/>
          <w:szCs w:val="22"/>
        </w:rPr>
        <w:t xml:space="preserve">Chen et al., </w:t>
      </w:r>
      <w:r w:rsidR="001B6364" w:rsidRPr="001B6364">
        <w:rPr>
          <w:rFonts w:ascii="Arial" w:hAnsi="Arial" w:cs="Arial"/>
          <w:sz w:val="22"/>
          <w:szCs w:val="22"/>
        </w:rPr>
        <w:lastRenderedPageBreak/>
        <w:t>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w:t>
      </w:r>
      <w:r w:rsidR="00385306">
        <w:rPr>
          <w:rFonts w:ascii="Arial" w:hAnsi="Arial" w:cs="Arial"/>
          <w:sz w:val="22"/>
          <w:szCs w:val="22"/>
        </w:rPr>
        <w:t xml:space="preserve"> and </w:t>
      </w:r>
      <w:r w:rsidRPr="001A0367">
        <w:rPr>
          <w:rFonts w:ascii="Arial" w:hAnsi="Arial" w:cs="Arial"/>
          <w:sz w:val="22"/>
          <w:szCs w:val="22"/>
        </w:rPr>
        <w:t>H</w:t>
      </w:r>
      <w:r w:rsidRPr="001A0367">
        <w:rPr>
          <w:rFonts w:ascii="Arial" w:hAnsi="Arial" w:cs="Arial"/>
          <w:sz w:val="22"/>
          <w:szCs w:val="22"/>
          <w:vertAlign w:val="subscript"/>
        </w:rPr>
        <w:t>O</w:t>
      </w:r>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NGSadmix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dataset, but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2A2CA17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896BDE">
        <w:rPr>
          <w:rFonts w:ascii="Arial" w:hAnsi="Arial" w:cs="Arial"/>
          <w:sz w:val="22"/>
          <w:szCs w:val="22"/>
        </w:rPr>
        <w:t>with</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w:t>
      </w:r>
      <w:r w:rsidR="008333CE">
        <w:rPr>
          <w:rFonts w:ascii="Arial" w:hAnsi="Arial" w:cs="Arial"/>
          <w:sz w:val="22"/>
          <w:szCs w:val="22"/>
        </w:rPr>
        <w:t>036</w:t>
      </w:r>
      <w:r w:rsidR="00246820">
        <w:rPr>
          <w:rFonts w:ascii="Arial" w:hAnsi="Arial" w:cs="Arial"/>
          <w:sz w:val="22"/>
          <w:szCs w:val="22"/>
        </w:rPr>
        <w:t xml:space="preserve">), and Hawaiian (p = 0.005, r = 0.456) samples, and </w:t>
      </w:r>
      <w:r w:rsidR="000235BA" w:rsidRPr="001A0367">
        <w:rPr>
          <w:rFonts w:ascii="Arial" w:hAnsi="Arial" w:cs="Arial"/>
          <w:sz w:val="22"/>
          <w:szCs w:val="22"/>
        </w:rPr>
        <w:t xml:space="preserve">were present but not significant </w:t>
      </w:r>
      <w:r w:rsidR="00896BDE">
        <w:rPr>
          <w:rFonts w:ascii="Arial" w:hAnsi="Arial" w:cs="Arial"/>
          <w:sz w:val="22"/>
          <w:szCs w:val="22"/>
        </w:rPr>
        <w:t>with</w:t>
      </w:r>
      <w:r w:rsidR="000235BA" w:rsidRPr="001A0367">
        <w:rPr>
          <w:rFonts w:ascii="Arial" w:hAnsi="Arial" w:cs="Arial"/>
          <w:sz w:val="22"/>
          <w:szCs w:val="22"/>
        </w:rPr>
        <w:t>in Australia</w:t>
      </w:r>
      <w:r w:rsidR="00896BDE">
        <w:rPr>
          <w:rFonts w:ascii="Arial" w:hAnsi="Arial" w:cs="Arial"/>
          <w:sz w:val="22"/>
          <w:szCs w:val="22"/>
        </w:rPr>
        <w:t>n samples</w:t>
      </w:r>
      <w:r w:rsidR="000235BA" w:rsidRPr="001A0367">
        <w:rPr>
          <w:rFonts w:ascii="Arial" w:hAnsi="Arial" w:cs="Arial"/>
          <w:sz w:val="22"/>
          <w:szCs w:val="22"/>
        </w:rPr>
        <w:t xml:space="preserve">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 xml:space="preserve">In the heavily filtered dataset, IBD patterns were </w:t>
      </w:r>
      <w:r w:rsidR="008101BF">
        <w:rPr>
          <w:rFonts w:ascii="Arial" w:hAnsi="Arial" w:cs="Arial"/>
          <w:sz w:val="22"/>
          <w:szCs w:val="22"/>
        </w:rPr>
        <w:lastRenderedPageBreak/>
        <w:t xml:space="preserve">significant </w:t>
      </w:r>
      <w:r w:rsidR="00896BDE">
        <w:rPr>
          <w:rFonts w:ascii="Arial" w:hAnsi="Arial" w:cs="Arial"/>
          <w:sz w:val="22"/>
          <w:szCs w:val="22"/>
        </w:rPr>
        <w:t>with</w:t>
      </w:r>
      <w:r w:rsidR="008101BF">
        <w:rPr>
          <w:rFonts w:ascii="Arial" w:hAnsi="Arial" w:cs="Arial"/>
          <w:sz w:val="22"/>
          <w:szCs w:val="22"/>
        </w:rPr>
        <w:t>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212617E4"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CA7C80">
        <w:rPr>
          <w:rFonts w:ascii="Arial" w:hAnsi="Arial" w:cs="Arial"/>
          <w:sz w:val="22"/>
          <w:szCs w:val="22"/>
        </w:rPr>
        <w:t>4</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6A1104">
        <w:rPr>
          <w:rFonts w:ascii="Arial" w:hAnsi="Arial" w:cs="Arial"/>
          <w:sz w:val="22"/>
          <w:szCs w:val="22"/>
        </w:rPr>
        <w:t>4</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were </w:t>
      </w:r>
      <w:r w:rsidR="00896BDE">
        <w:rPr>
          <w:rFonts w:ascii="Arial" w:hAnsi="Arial" w:cs="Arial"/>
          <w:sz w:val="22"/>
          <w:szCs w:val="22"/>
        </w:rPr>
        <w:t xml:space="preserve">the </w:t>
      </w:r>
      <w:r>
        <w:rPr>
          <w:rFonts w:ascii="Arial" w:hAnsi="Arial" w:cs="Arial"/>
          <w:sz w:val="22"/>
          <w:szCs w:val="22"/>
        </w:rPr>
        <w:t>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6A1104">
        <w:rPr>
          <w:rFonts w:ascii="Arial" w:hAnsi="Arial" w:cs="Arial"/>
          <w:sz w:val="22"/>
          <w:szCs w:val="22"/>
        </w:rPr>
        <w:t>4</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32D944FB"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896BDE">
        <w:rPr>
          <w:rFonts w:ascii="Arial" w:hAnsi="Arial" w:cs="Arial"/>
          <w:sz w:val="22"/>
          <w:szCs w:val="22"/>
        </w:rPr>
        <w:t xml:space="preserve"> </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896BDE">
        <w:rPr>
          <w:rFonts w:ascii="Arial" w:hAnsi="Arial" w:cs="Arial"/>
          <w:sz w:val="22"/>
          <w:szCs w:val="22"/>
        </w:rPr>
        <w:t xml:space="preserve"> to </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w:t>
      </w:r>
      <w:r w:rsidR="003F0723" w:rsidRPr="001A0367">
        <w:rPr>
          <w:rFonts w:ascii="Arial" w:hAnsi="Arial" w:cs="Arial"/>
          <w:sz w:val="22"/>
          <w:szCs w:val="22"/>
        </w:rPr>
        <w:lastRenderedPageBreak/>
        <w:t xml:space="preserve">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For all of the models, the major discrepancy between the observed and simulated site frequency spectra tended to be that the models underestimated the number of rare derived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w:t>
      </w:r>
      <w:r w:rsidR="0045465B" w:rsidRPr="00FF43D3">
        <w:rPr>
          <w:rFonts w:ascii="Arial" w:hAnsi="Arial" w:cs="Arial"/>
          <w:b/>
          <w:bCs/>
          <w:sz w:val="22"/>
          <w:szCs w:val="22"/>
          <w:vertAlign w:val="subscript"/>
        </w:rPr>
        <w:t>dadi</w:t>
      </w:r>
      <w:r w:rsidR="0045465B">
        <w:rPr>
          <w:rFonts w:ascii="Arial" w:hAnsi="Arial" w:cs="Arial"/>
          <w:sz w:val="22"/>
          <w:szCs w:val="22"/>
        </w:rPr>
        <w:t xml:space="preserve">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1560D69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Using a more accurate generation time and mutation rate than the values used by Zhan</w:t>
      </w:r>
      <w:r w:rsidR="00FF43D3">
        <w:rPr>
          <w:rFonts w:ascii="Arial" w:hAnsi="Arial" w:cs="Arial"/>
          <w:sz w:val="22"/>
          <w:szCs w:val="22"/>
        </w:rPr>
        <w:t xml:space="preserve"> et al. (2014)</w:t>
      </w:r>
      <w:r w:rsidR="00BE118A">
        <w:rPr>
          <w:rFonts w:ascii="Arial" w:hAnsi="Arial" w:cs="Arial"/>
          <w:sz w:val="22"/>
          <w:szCs w:val="22"/>
        </w:rPr>
        <w:t xml:space="preserve"> produced</w:t>
      </w:r>
      <w:r w:rsidR="00FF43D3">
        <w:rPr>
          <w:rFonts w:ascii="Arial" w:hAnsi="Arial" w:cs="Arial"/>
          <w:sz w:val="22"/>
          <w:szCs w:val="22"/>
        </w:rPr>
        <w:t xml:space="preserve"> a</w:t>
      </w:r>
      <w:r w:rsidR="00BE118A">
        <w:rPr>
          <w:rFonts w:ascii="Arial" w:hAnsi="Arial" w:cs="Arial"/>
          <w:sz w:val="22"/>
          <w:szCs w:val="22"/>
        </w:rPr>
        <w:t xml:space="preserve"> </w:t>
      </w:r>
      <w:r w:rsidR="00BE118A" w:rsidRPr="001A0367">
        <w:rPr>
          <w:rFonts w:ascii="Arial" w:hAnsi="Arial" w:cs="Arial"/>
          <w:sz w:val="22"/>
          <w:szCs w:val="22"/>
        </w:rPr>
        <w:t xml:space="preserve">result </w:t>
      </w:r>
      <w:r w:rsidR="00FF43D3">
        <w:rPr>
          <w:rFonts w:ascii="Arial" w:hAnsi="Arial" w:cs="Arial"/>
          <w:sz w:val="22"/>
          <w:szCs w:val="22"/>
        </w:rPr>
        <w:t>with</w:t>
      </w:r>
      <w:r w:rsidR="00BE118A" w:rsidRPr="001A0367">
        <w:rPr>
          <w:rFonts w:ascii="Arial" w:hAnsi="Arial" w:cs="Arial"/>
          <w:sz w:val="22"/>
          <w:szCs w:val="22"/>
        </w:rPr>
        <w:t xml:space="preserve">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w:t>
      </w:r>
      <w:r w:rsidRPr="001A0367">
        <w:rPr>
          <w:rFonts w:ascii="Arial" w:hAnsi="Arial" w:cs="Arial"/>
          <w:sz w:val="22"/>
          <w:szCs w:val="22"/>
        </w:rPr>
        <w:lastRenderedPageBreak/>
        <w:t xml:space="preserve">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Slatkin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Nei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Our results are similar to those of Dapporto et al. (2017)</w:t>
      </w:r>
      <w:r w:rsidR="00FA52AC">
        <w:rPr>
          <w:rFonts w:ascii="Arial" w:hAnsi="Arial" w:cs="Arial"/>
          <w:sz w:val="22"/>
          <w:szCs w:val="22"/>
        </w:rPr>
        <w:t xml:space="preserve"> </w:t>
      </w:r>
      <w:r w:rsidR="00FA52AC" w:rsidRPr="00FA52AC">
        <w:rPr>
          <w:rFonts w:ascii="Arial" w:hAnsi="Arial" w:cs="Arial"/>
          <w:sz w:val="22"/>
          <w:szCs w:val="22"/>
        </w:rPr>
        <w:t>and Vodă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from nearby islands, as well as Alvial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8C86113"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The lack of differentiation within North American monarchs</w:t>
      </w:r>
      <w:r w:rsidR="003F0723" w:rsidRPr="001A0367">
        <w:rPr>
          <w:rFonts w:ascii="Arial" w:hAnsi="Arial" w:cs="Arial"/>
          <w:sz w:val="22"/>
          <w:szCs w:val="22"/>
        </w:rPr>
        <w:t xml:space="preserve"> </w:t>
      </w:r>
      <w:r w:rsidR="00493004">
        <w:rPr>
          <w:rFonts w:ascii="Arial" w:hAnsi="Arial" w:cs="Arial"/>
          <w:sz w:val="22"/>
          <w:szCs w:val="22"/>
        </w:rPr>
        <w:t>corroborates</w:t>
      </w:r>
      <w:r w:rsidR="003F0723" w:rsidRPr="001A0367">
        <w:rPr>
          <w:rFonts w:ascii="Arial" w:hAnsi="Arial" w:cs="Arial"/>
          <w:sz w:val="22"/>
          <w:szCs w:val="22"/>
        </w:rPr>
        <w:t xml:space="preserve"> other population genetic analyses of eastern and western North American monarchs</w:t>
      </w:r>
      <w:r w:rsidRPr="001A0367">
        <w:rPr>
          <w:rFonts w:ascii="Arial" w:hAnsi="Arial" w:cs="Arial"/>
          <w:sz w:val="22"/>
          <w:szCs w:val="22"/>
        </w:rPr>
        <w:t xml:space="preserve"> (Brower and Boyce 1991, Shephard et al. 2002, Lyons et al. 2012, Zhan et al. 2014, Talla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tion within Queensland, but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Vanessa cardui</w:t>
      </w:r>
      <w:r w:rsidR="00F51E99" w:rsidRPr="001A0367">
        <w:rPr>
          <w:rFonts w:ascii="Arial" w:hAnsi="Arial" w:cs="Arial"/>
          <w:sz w:val="22"/>
          <w:szCs w:val="22"/>
          <w:highlight w:val="white"/>
        </w:rPr>
        <w:t xml:space="preserve"> (</w:t>
      </w:r>
      <w:r w:rsidR="004728DB" w:rsidRPr="001A0367">
        <w:rPr>
          <w:rFonts w:ascii="Arial" w:hAnsi="Arial" w:cs="Arial"/>
          <w:sz w:val="22"/>
          <w:szCs w:val="22"/>
          <w:highlight w:val="white"/>
        </w:rPr>
        <w:t>Stefanescu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w:t>
      </w:r>
      <w:r w:rsidRPr="001A0367">
        <w:rPr>
          <w:rFonts w:ascii="Arial" w:hAnsi="Arial" w:cs="Arial"/>
          <w:sz w:val="22"/>
          <w:szCs w:val="22"/>
        </w:rPr>
        <w:lastRenderedPageBreak/>
        <w:t xml:space="preserve">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James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r w:rsidRPr="001A0367">
        <w:rPr>
          <w:rFonts w:ascii="Arial" w:hAnsi="Arial" w:cs="Arial"/>
          <w:sz w:val="22"/>
          <w:szCs w:val="22"/>
        </w:rPr>
        <w:t xml:space="preserve">Hemstrom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1181803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Pfeiler et al. 2017</w:t>
      </w:r>
      <w:r w:rsidR="0043737D">
        <w:rPr>
          <w:rFonts w:ascii="Arial" w:hAnsi="Arial" w:cs="Arial"/>
          <w:sz w:val="22"/>
          <w:szCs w:val="22"/>
        </w:rPr>
        <w:t>, Boyle et al. 2022</w:t>
      </w:r>
      <w:r w:rsidR="0006299D" w:rsidRPr="001A0367">
        <w:rPr>
          <w:rFonts w:ascii="Arial" w:hAnsi="Arial" w:cs="Arial"/>
          <w:sz w:val="22"/>
          <w:szCs w:val="22"/>
        </w:rPr>
        <w:t>)</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666BEDD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w:t>
      </w:r>
      <w:r w:rsidRPr="001A0367">
        <w:rPr>
          <w:rFonts w:ascii="Arial" w:hAnsi="Arial" w:cs="Arial"/>
          <w:sz w:val="22"/>
          <w:szCs w:val="22"/>
        </w:rPr>
        <w:lastRenderedPageBreak/>
        <w:t xml:space="preserve">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Ackery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Tenger-Trolander et al. 2019)</w:t>
      </w:r>
      <w:r w:rsidRPr="001A0367">
        <w:rPr>
          <w:rFonts w:ascii="Arial" w:hAnsi="Arial" w:cs="Arial"/>
          <w:sz w:val="22"/>
          <w:szCs w:val="22"/>
        </w:rPr>
        <w:t xml:space="preserve">. </w:t>
      </w:r>
      <w:r w:rsidR="0043737D">
        <w:rPr>
          <w:rFonts w:ascii="Arial" w:hAnsi="Arial" w:cs="Arial"/>
          <w:sz w:val="22"/>
          <w:szCs w:val="22"/>
        </w:rPr>
        <w:t>Notably</w:t>
      </w:r>
      <w:r w:rsidRPr="001A0367">
        <w:rPr>
          <w:rFonts w:ascii="Arial" w:hAnsi="Arial" w:cs="Arial"/>
          <w:sz w:val="22"/>
          <w:szCs w:val="22"/>
        </w:rPr>
        <w:t xml:space="preserve">,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 xml:space="preserve">produced results similar to theirs, with the majority of model iterations supporting an introduction time </w:t>
      </w:r>
      <w:r w:rsidR="00C03993">
        <w:rPr>
          <w:rFonts w:ascii="Arial" w:hAnsi="Arial" w:cs="Arial"/>
          <w:sz w:val="22"/>
          <w:szCs w:val="22"/>
        </w:rPr>
        <w:t>&gt;1000</w:t>
      </w:r>
      <w:r w:rsidRPr="001A0367">
        <w:rPr>
          <w:rFonts w:ascii="Arial" w:hAnsi="Arial" w:cs="Arial"/>
          <w:sz w:val="22"/>
          <w:szCs w:val="22"/>
        </w:rPr>
        <w:t xml:space="preserve">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51693A80"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sidRPr="00FF43D3">
        <w:rPr>
          <w:rFonts w:ascii="Arial" w:hAnsi="Arial" w:cs="Arial"/>
          <w:b/>
          <w:bCs/>
          <w:sz w:val="22"/>
          <w:szCs w:val="22"/>
          <w:vertAlign w:val="subscript"/>
        </w:rPr>
        <w:t>dadi</w:t>
      </w:r>
      <w:r w:rsidR="0032621F">
        <w:rPr>
          <w:rFonts w:ascii="Arial" w:hAnsi="Arial" w:cs="Arial"/>
          <w:sz w:val="22"/>
          <w:szCs w:val="22"/>
        </w:rPr>
        <w:t xml:space="preserve"> can struggle to calculate site frequency spectra when population sizes are very small due to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w:t>
      </w:r>
      <w:r w:rsidR="00D255B4">
        <w:rPr>
          <w:rFonts w:ascii="Arial" w:hAnsi="Arial" w:cs="Arial"/>
          <w:sz w:val="22"/>
          <w:szCs w:val="22"/>
        </w:rPr>
        <w:lastRenderedPageBreak/>
        <w:t xml:space="preserve">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06B174DB"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w:t>
      </w:r>
      <w:r w:rsidR="00B31C3F">
        <w:rPr>
          <w:rFonts w:ascii="Arial" w:hAnsi="Arial" w:cs="Arial"/>
          <w:sz w:val="22"/>
          <w:szCs w:val="22"/>
        </w:rPr>
        <w:lastRenderedPageBreak/>
        <w:t xml:space="preserve">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Finally, our results are also helpful for monarch conservation because they provide a relatively large sample of North American monarchs (n = 90) against which future sequencing efforts can be compared to look for evidence of contemporary losses of genetic diversity associated with 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Ackery,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Adriaensen, F., and A. A. Dhondt</w:t>
      </w:r>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Erithacus rubecula</w:t>
      </w:r>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Ali, O. A., S. M. O’Rourke, S. J. Amish, M. H. Meek, G. Luikart, C. Jeffres,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r w:rsidRPr="00394A82">
        <w:rPr>
          <w:b/>
          <w:bCs/>
        </w:rPr>
        <w:t>Alvial, I. E., H. A. Vargas, M. Marinov, C. Esquivel, J. Araya, R. Araya-Donoso, I. Vila, and D. Véliz</w:t>
      </w:r>
      <w:r>
        <w:t xml:space="preserve">. </w:t>
      </w:r>
      <w:r w:rsidRPr="00394A82">
        <w:rPr>
          <w:b/>
          <w:bCs/>
        </w:rPr>
        <w:t>2018</w:t>
      </w:r>
      <w:r>
        <w:t>. Isolation on a remote island: genetic and morphological differentiation of a cosmopolitan odonate.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Berg, J. E., M. Hebblewhite,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Bettin, O., C. Cornejo, P. J. Edwards, and R. Holderegger</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Senecio halleri</w:t>
      </w:r>
      <w:r w:rsidRPr="001A0367">
        <w:rPr>
          <w:rFonts w:eastAsia="Times New Roman"/>
          <w:lang w:val="en-US"/>
        </w:rPr>
        <w:t xml:space="preserve"> (Asteraceae) in the European Alps: in situ glacial survival with postglacial stepwise dispersal into peripheral areas. Mol. Ecol. 16: 2517–2524.</w:t>
      </w:r>
    </w:p>
    <w:p w14:paraId="2DBB1F9A" w14:textId="7C3CDFA8" w:rsidR="00CA10DB"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Lepid. Soc. 73: 257–267.</w:t>
      </w:r>
    </w:p>
    <w:p w14:paraId="465D328E" w14:textId="305A8B2B" w:rsidR="0043737D" w:rsidRPr="0043737D" w:rsidRDefault="0043737D" w:rsidP="0043737D">
      <w:pPr>
        <w:pStyle w:val="ListParagraph"/>
        <w:numPr>
          <w:ilvl w:val="0"/>
          <w:numId w:val="1"/>
        </w:numPr>
        <w:spacing w:line="480" w:lineRule="auto"/>
      </w:pPr>
      <w:r>
        <w:rPr>
          <w:rFonts w:eastAsia="Times New Roman"/>
          <w:b/>
          <w:bCs/>
          <w:lang w:val="en-US"/>
        </w:rPr>
        <w:t>Boyle, J</w:t>
      </w:r>
      <w:r w:rsidRPr="0043737D">
        <w:rPr>
          <w:rFonts w:eastAsia="Times New Roman"/>
          <w:lang w:val="en-US"/>
        </w:rPr>
        <w:t>.</w:t>
      </w:r>
      <w:r>
        <w:rPr>
          <w:rFonts w:eastAsia="Times New Roman"/>
          <w:lang w:val="en-US"/>
        </w:rPr>
        <w:t xml:space="preserve"> </w:t>
      </w:r>
      <w:r>
        <w:rPr>
          <w:rFonts w:eastAsia="Times New Roman"/>
          <w:b/>
          <w:bCs/>
          <w:lang w:val="en-US"/>
        </w:rPr>
        <w:t xml:space="preserve">H., S. Strickler, A. Twyford, A. Ricono, A. Powell, J. Zhang, H. Xu, H. J. Dalgeish, G. Jander, A. A. Agrawal, and J. R. Puzey. 2022. </w:t>
      </w:r>
      <w:r>
        <w:rPr>
          <w:rFonts w:eastAsia="Times New Roman"/>
          <w:lang w:val="en-US"/>
        </w:rPr>
        <w:t xml:space="preserve">Temporal matches and </w:t>
      </w:r>
      <w:r>
        <w:rPr>
          <w:rFonts w:eastAsia="Times New Roman"/>
          <w:lang w:val="en-US"/>
        </w:rPr>
        <w:lastRenderedPageBreak/>
        <w:t xml:space="preserve">mismatches between monarch butterfly and milkweed population changes over the past 12,000 years. BiorXiv preprint: </w:t>
      </w:r>
      <w:r w:rsidRPr="0043737D">
        <w:t>https://doi.org/10.1101/2022.02.25.481796</w:t>
      </w:r>
      <w:r>
        <w:t>.</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t>Chapman, B. B., C. Brönmark,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Charles, K. L., R. C. Bell, D. C. Blackburn, M. Burger, M. K. Fujita, V. Gvoždík, G. F. M. Jongsma, M. T. Kouete, A. D. Leaché, and D. M. Portik</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r w:rsidRPr="001A0367">
        <w:rPr>
          <w:rFonts w:eastAsia="Times New Roman"/>
          <w:i/>
          <w:iCs/>
          <w:lang w:val="en-US"/>
        </w:rPr>
        <w:t>Afrixalus paradorsalis</w:t>
      </w:r>
      <w:r w:rsidRPr="001A0367">
        <w:rPr>
          <w:rFonts w:eastAsia="Times New Roman"/>
          <w:lang w:val="en-US"/>
        </w:rPr>
        <w:t xml:space="preserve"> (Anura: Hyperoliidae) of the Lower Guineo-Congolian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Cohen, E. B., J. A. Hostetler, M. T. Hallworth, C. S. Rushing, T. S. Sillett, and P. P. Marra</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r w:rsidRPr="001A0367">
        <w:rPr>
          <w:rFonts w:eastAsia="Times New Roman"/>
          <w:b/>
          <w:bCs/>
          <w:lang w:val="en-US"/>
        </w:rPr>
        <w:t>Dapporto, L., A. Cini, M. Menchetti, R. Vodă, S. Bonelli, L. P. Casacci, V. Dincă, S. Scalercio,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r w:rsidRPr="003B7F97">
        <w:rPr>
          <w:b/>
          <w:bCs/>
        </w:rPr>
        <w:t>Dapporto, L., Cini, A., Vodă, R., Dincă, V., Wiemers, M., Menchetti, M., … Vila, R. 2019.</w:t>
      </w:r>
      <w:r>
        <w:t xml:space="preserve"> Integrating three comprehensive data sets shows that mitochondrial DNA variation </w:t>
      </w:r>
      <w:r>
        <w:lastRenderedPageBreak/>
        <w:t xml:space="preserve">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Lond.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Excoffier, L., M. Foll,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Fernández-Haeger, J., D. Jordano,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eds KS Oberhauser, KR Nail, S Altizer),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pophelper: an R package and web app to analyse and visualize population structure. Mol. Ecol. Resour.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Non-migratory monarch butterflies, </w:t>
      </w:r>
      <w:r w:rsidRPr="00B51EDA">
        <w:rPr>
          <w:i/>
          <w:iCs/>
        </w:rPr>
        <w:t>Danaus plexippus</w:t>
      </w:r>
      <w:r>
        <w:t xml:space="preserve"> (L.), retain developmental plasticity and a navigational mechanism associated with migration. Biol. J. Linn. Soc. Lond.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butterflies distinct populations? A review of evidence for ecological, phenotypic, and genetic </w:t>
      </w:r>
      <w:r>
        <w:lastRenderedPageBreak/>
        <w:t xml:space="preserve">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Gao, B., J. Hedlund, D. R. Reynolds, B. Zhai,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Bahamón, V., R. Márquez, A. E. Jahn, C. Y. Miyaki, D. T. Tuero, O. Laverde-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populations. Conserv.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Guillot, G., Estoup, A., Mortier, F.</w:t>
      </w:r>
      <w:r>
        <w:rPr>
          <w:b/>
          <w:bCs/>
        </w:rPr>
        <w:t>, and J.F.</w:t>
      </w:r>
      <w:r w:rsidRPr="008356AA">
        <w:rPr>
          <w:b/>
          <w:bCs/>
        </w:rPr>
        <w:t xml:space="preserve"> Cosson.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r w:rsidRPr="001C5583">
        <w:rPr>
          <w:b/>
          <w:bCs/>
        </w:rPr>
        <w:t>Evanno, G., Regnaut, S., &amp; Goude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Gutenkuns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Liautard, C., M. Dorris, X. Maside, S. Macaskill, D. L. Halligan, D. Houle, B. Charlesworth, and P. D. Keightley</w:t>
      </w:r>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r>
        <w:rPr>
          <w:b/>
          <w:bCs/>
        </w:rPr>
        <w:t xml:space="preserve">Hemstrom, W. and M. Jones. 2021. </w:t>
      </w:r>
      <w:r>
        <w:t xml:space="preserve">snpR: user friendly population genomics for SNP datasets with categorical metadata. Authorea.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ome genetic consequences of ice ages, and their role in divergence and speciation. Biol. J. Linn. Soc. Lond.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r w:rsidRPr="001A0367">
        <w:rPr>
          <w:rFonts w:eastAsia="Times New Roman"/>
          <w:i/>
          <w:iCs/>
          <w:lang w:val="en-US"/>
        </w:rPr>
        <w:t>Wilsonia pusilla</w:t>
      </w:r>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Danaus plexippus</w:t>
      </w:r>
      <w:r w:rsidRPr="007F237F">
        <w:t xml:space="preserve"> (Lepidoptera: Nymphalida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r w:rsidRPr="00581393">
        <w:rPr>
          <w:b/>
          <w:bCs/>
        </w:rPr>
        <w:t>Keightley, P. D., A. Pinharanda, R. W. Ness, F. Simpson, K. K. Dasmahapatra, J. Mallet, J. W. Davey, and C. D. Jiggins</w:t>
      </w:r>
      <w:r>
        <w:t xml:space="preserve">. </w:t>
      </w:r>
      <w:r w:rsidRPr="00581393">
        <w:rPr>
          <w:b/>
          <w:bCs/>
        </w:rPr>
        <w:t>2015</w:t>
      </w:r>
      <w:r>
        <w:t>. Estimation of the spontaneous mutation rate in Heliconius melpomene.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Kondo, B., J. L. Peters, B. B. Rosensteel, and K. E. Omland</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Korneliussen, T. S., A. Albrechtsen,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Kuchta,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r w:rsidRPr="001A0367">
        <w:rPr>
          <w:rFonts w:eastAsia="Times New Roman"/>
          <w:i/>
          <w:iCs/>
          <w:lang w:val="en-US"/>
        </w:rPr>
        <w:t>Taricha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B. Handsaker, A. Wysoker, T. Fennell, J. Ruan, N. Homer, G. Marth, G. Abecasis,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The Sequence Alignment/Map format and SAMtools.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nderoth,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Menz,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Lepid.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Nei,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Paradis, E., and K. Schliep</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Peter, B. M., and M. Slatkin</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Pfeiler, E., N. O. Nazario-Yepiz, F. Pérez-Gálvez, C. A. Chávez-Mora, M. R. L. Laclette, E. Rendón-Salinas, and T. A. Markow</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Hered.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Pierce, A. A., M. P. Zalucki, M. Bangura, M. Udawatta, M. R. Kronforst, S. Altizer, J. F. Haeger,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Pierce, A. A., J. C. de Roode, S. Altizer,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Extreme heterogeneity in parasitism despite low population genetic structure among monarch butterflies inhabiting the Hawaiian islands.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Pierce A. A., S. Altizer ,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eds KS Oberhauser, KR Nail, S Altizer),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Portik, D. M., A. D. Leaché, D. Rivera, M. F. Barej, M. Burger, M. Hirschfeld, M.-O. Rödel,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Evaluating mechanisms of diversification in a Guineo-Congolian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Prince, D. J., S. M. O’Rourke, T. Q. Thompson, O. A. Ali, H. S. Lyman, I. K. Saglam, T. J. Hotaling,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Rousse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genepop’007: a complete re-implementation of the genepop software for Windows and Linux. Mol. Ecol. Resour.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Saitou, N., and M. Nei</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6BED76D4" w:rsidR="00B46F48" w:rsidRPr="007F237F" w:rsidRDefault="00B46F48" w:rsidP="005972D1">
      <w:pPr>
        <w:pStyle w:val="ListParagraph"/>
        <w:numPr>
          <w:ilvl w:val="0"/>
          <w:numId w:val="1"/>
        </w:numPr>
        <w:spacing w:line="480" w:lineRule="auto"/>
        <w:rPr>
          <w:sz w:val="24"/>
          <w:szCs w:val="24"/>
        </w:rPr>
      </w:pPr>
      <w:r w:rsidRPr="00B46F48">
        <w:rPr>
          <w:b/>
          <w:bCs/>
        </w:rPr>
        <w:t>Samarasin, P., Shuter,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Villablanca,</w:t>
      </w:r>
      <w:r w:rsidR="00F60EE2" w:rsidRPr="00F60EE2">
        <w:rPr>
          <w:b/>
          <w:bCs/>
        </w:rPr>
        <w:t xml:space="preserve"> J. C.</w:t>
      </w:r>
      <w:r w:rsidRPr="00F60EE2">
        <w:rPr>
          <w:b/>
          <w:bCs/>
        </w:rPr>
        <w:t xml:space="preserve"> Maerz,</w:t>
      </w:r>
      <w:r w:rsidR="00F60EE2" w:rsidRPr="00F60EE2">
        <w:rPr>
          <w:b/>
          <w:bCs/>
        </w:rPr>
        <w:t xml:space="preserve"> and S.</w:t>
      </w:r>
      <w:r w:rsidRPr="00F60EE2">
        <w:rPr>
          <w:b/>
          <w:bCs/>
        </w:rPr>
        <w:t xml:space="preserve"> Altizer</w:t>
      </w:r>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Maerz, </w:t>
      </w:r>
      <w:r w:rsidR="00F60EE2" w:rsidRPr="005972D1">
        <w:rPr>
          <w:b/>
          <w:bCs/>
        </w:rPr>
        <w:t xml:space="preserve">M. D. </w:t>
      </w:r>
      <w:r w:rsidRPr="005972D1">
        <w:rPr>
          <w:b/>
          <w:bCs/>
        </w:rPr>
        <w:t>Hunter</w:t>
      </w:r>
      <w:r w:rsidR="005972D1" w:rsidRPr="005972D1">
        <w:rPr>
          <w:b/>
          <w:bCs/>
        </w:rPr>
        <w:t>, … S. Altizer.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Lond.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kotte, L., T. S. Korneliussen, and A. Albrechtsen</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Slatkin, M., and L. Excoffier</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Stefanescu, C., M. Alarcón,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Vanessa cardui</w:t>
      </w:r>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Talla, V., A. A. Pierce, K. L. Adams, T. J. B. de Man, S. Nallu, F. X. Villablanca,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Tenger-Trolander,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Tiedemann, R., K. B. Paulus, M. Scheer, K. G. Von Kistowski, K. Skírnisson,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Somateria mollissima</w:t>
      </w:r>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r w:rsidRPr="00FA52AC">
        <w:rPr>
          <w:b/>
          <w:bCs/>
        </w:rPr>
        <w:t>Vodă, R., Dapporto, L., Dincă, V., Shreeve, T. G., Khaldi, M., Barech, G., … Vila, R. 2016</w:t>
      </w:r>
      <w:r>
        <w:t xml:space="preserve">. Historical and contemporary factors generate unique butterfly communities on islands. </w:t>
      </w:r>
      <w:r w:rsidRPr="00C71837">
        <w:t>Scientific Reports</w:t>
      </w:r>
      <w:r>
        <w:t xml:space="preserve">, </w:t>
      </w:r>
      <w:r w:rsidRPr="00FA52AC">
        <w:rPr>
          <w:i/>
          <w:iCs/>
        </w:rPr>
        <w:t>6</w:t>
      </w:r>
      <w:r>
        <w:t>, 28828.</w:t>
      </w:r>
    </w:p>
    <w:p w14:paraId="56C7E317" w14:textId="58579C27" w:rsidR="001F0461"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Waples,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340E7C21" w14:textId="6C9CEF0A" w:rsidR="00C71837" w:rsidRPr="001A0367" w:rsidRDefault="00C71837" w:rsidP="009F0367">
      <w:pPr>
        <w:pStyle w:val="ListParagraph"/>
        <w:numPr>
          <w:ilvl w:val="0"/>
          <w:numId w:val="1"/>
        </w:numPr>
        <w:spacing w:line="480" w:lineRule="auto"/>
        <w:rPr>
          <w:rFonts w:eastAsia="Times New Roman"/>
          <w:lang w:val="en-US"/>
        </w:rPr>
      </w:pPr>
      <w:r w:rsidRPr="00C71837">
        <w:rPr>
          <w:rFonts w:eastAsia="Times New Roman"/>
          <w:b/>
          <w:bCs/>
          <w:lang w:val="en-US"/>
        </w:rPr>
        <w:t>Wigginton, J. E., D. J. Cutler, and G. R. Abecasis. 2005</w:t>
      </w:r>
      <w:r>
        <w:rPr>
          <w:rFonts w:eastAsia="Times New Roman"/>
          <w:lang w:val="en-US"/>
        </w:rPr>
        <w:t>. A note on exact tests of Hardy-Weinberg Equilibrium. American Journal of Human Genetics. 76: 887-89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across the Pacific: the Columbus hypothesis revisited. Biol. J. Linn. Soc. Lond.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MonarchBase: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Zhan, S., W. Zhang, K. Niitepõld, J. Hsu, J. F. Haeger, M. P. Zalucki, S. Altizer,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The genetics of monarch butterfly migration and warning colouration. Nature. 514: 317–321.</w:t>
      </w:r>
      <w:r w:rsidR="006A6F8F" w:rsidRPr="00A9423D">
        <w:rPr>
          <w:b/>
        </w:rPr>
        <w:br w:type="page"/>
      </w:r>
    </w:p>
    <w:tbl>
      <w:tblPr>
        <w:tblStyle w:val="a"/>
        <w:tblW w:w="714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tblGrid>
      <w:tr w:rsidR="00385306" w14:paraId="2CE08252" w14:textId="77777777" w:rsidTr="00385306">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85306" w:rsidRDefault="00385306"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85306" w:rsidRDefault="00385306"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85306" w:rsidRDefault="00385306"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85306" w:rsidRDefault="00385306"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85306" w:rsidRDefault="00385306" w:rsidP="00E9183B">
            <w:pPr>
              <w:jc w:val="center"/>
              <w:rPr>
                <w:b/>
              </w:rPr>
            </w:pPr>
            <w:r>
              <w:rPr>
                <w:b/>
              </w:rPr>
              <w:t>π</w:t>
            </w:r>
          </w:p>
        </w:tc>
      </w:tr>
      <w:tr w:rsidR="00385306" w14:paraId="4B99BE27"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385306" w:rsidRDefault="00385306"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385306" w:rsidRDefault="00385306"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385306" w:rsidRDefault="00385306"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385306" w:rsidRDefault="00385306"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385306" w:rsidRDefault="00385306" w:rsidP="00EF1FC8">
            <w:pPr>
              <w:jc w:val="center"/>
            </w:pPr>
            <w:r>
              <w:t>0.064</w:t>
            </w:r>
          </w:p>
        </w:tc>
      </w:tr>
      <w:tr w:rsidR="00385306" w14:paraId="52531E8B"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385306" w:rsidRDefault="00385306"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385306" w:rsidRDefault="00385306"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385306" w:rsidRDefault="00385306"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385306" w:rsidRDefault="00385306"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385306" w:rsidRDefault="00385306" w:rsidP="00EF1FC8">
            <w:pPr>
              <w:jc w:val="center"/>
            </w:pPr>
            <w:r>
              <w:t>0.055</w:t>
            </w:r>
          </w:p>
        </w:tc>
      </w:tr>
      <w:tr w:rsidR="00385306" w14:paraId="05762E12"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385306" w:rsidRDefault="00385306"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385306" w:rsidRDefault="00385306"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385306" w:rsidRDefault="00385306"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385306" w:rsidRDefault="00385306"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385306" w:rsidRDefault="00385306" w:rsidP="00EF1FC8">
            <w:pPr>
              <w:jc w:val="center"/>
            </w:pPr>
            <w:r>
              <w:t>0.032</w:t>
            </w:r>
          </w:p>
        </w:tc>
      </w:tr>
      <w:tr w:rsidR="00385306" w14:paraId="3CABFA22"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385306" w:rsidRDefault="00385306"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385306" w:rsidRDefault="00385306"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385306" w:rsidRDefault="00385306"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385306" w:rsidRDefault="00385306"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385306" w:rsidRDefault="00385306" w:rsidP="00EF1FC8">
            <w:pPr>
              <w:jc w:val="center"/>
            </w:pPr>
            <w:r>
              <w:t>0.038</w:t>
            </w:r>
          </w:p>
        </w:tc>
      </w:tr>
      <w:tr w:rsidR="00385306" w14:paraId="1B11C6C0"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385306" w:rsidRDefault="00385306"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385306" w:rsidRDefault="00385306"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385306" w:rsidRDefault="00385306"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385306" w:rsidRDefault="00385306"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385306" w:rsidRDefault="00385306" w:rsidP="00EF1FC8">
            <w:pPr>
              <w:jc w:val="center"/>
            </w:pPr>
            <w:r>
              <w:t>0.025</w:t>
            </w:r>
          </w:p>
        </w:tc>
      </w:tr>
      <w:tr w:rsidR="00385306" w14:paraId="1E09B356"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385306" w:rsidRDefault="00385306"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385306" w:rsidRDefault="00385306"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385306" w:rsidRDefault="00385306"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385306" w:rsidRDefault="00385306"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385306" w:rsidRDefault="00385306" w:rsidP="00EF1FC8">
            <w:pPr>
              <w:jc w:val="center"/>
            </w:pPr>
            <w:r>
              <w:t>0.044</w:t>
            </w:r>
          </w:p>
        </w:tc>
      </w:tr>
      <w:tr w:rsidR="00385306" w14:paraId="0BCE5874"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385306" w:rsidRDefault="00385306"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385306" w:rsidRDefault="00385306"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385306" w:rsidRDefault="00385306"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385306" w:rsidRDefault="00385306"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385306" w:rsidRDefault="00385306" w:rsidP="00EF1FC8">
            <w:pPr>
              <w:jc w:val="center"/>
            </w:pPr>
            <w:r>
              <w:t>0.042</w:t>
            </w:r>
          </w:p>
        </w:tc>
      </w:tr>
      <w:tr w:rsidR="00385306" w14:paraId="004AF975"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385306" w:rsidRDefault="00385306"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385306" w:rsidRDefault="00385306"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385306" w:rsidRDefault="00385306"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385306" w:rsidRDefault="00385306"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385306" w:rsidRDefault="00385306" w:rsidP="00EF1FC8">
            <w:pPr>
              <w:jc w:val="center"/>
            </w:pPr>
            <w:r>
              <w:t>0.043</w:t>
            </w:r>
          </w:p>
        </w:tc>
      </w:tr>
    </w:tbl>
    <w:p w14:paraId="5750A092" w14:textId="77777777" w:rsidR="00355224" w:rsidRDefault="00355224"/>
    <w:p w14:paraId="4B2CDB2E" w14:textId="77777777" w:rsidR="00355224" w:rsidRDefault="00355224"/>
    <w:p w14:paraId="0E80F5D1" w14:textId="51246318" w:rsidR="00355224" w:rsidRDefault="003F0723">
      <w:r>
        <w:rPr>
          <w:b/>
        </w:rPr>
        <w:t xml:space="preserve">Table 1 - </w:t>
      </w:r>
      <w:r>
        <w:t>Number of samples remaining after filtering, Tajima’s D, Observed Heterozygosity (H</w:t>
      </w:r>
      <w:r w:rsidRPr="00530DD1">
        <w:rPr>
          <w:vertAlign w:val="subscript"/>
        </w:rPr>
        <w:t>O</w:t>
      </w:r>
      <w:r>
        <w:t>),</w:t>
      </w:r>
      <w:r w:rsidR="00385306">
        <w:t xml:space="preserve"> and</w:t>
      </w:r>
      <w:r>
        <w:t xml:space="preserve"> nucleotide diversity (π) in each population.</w:t>
      </w:r>
      <w:r w:rsidR="009822D5">
        <w:t xml:space="preserve"> </w:t>
      </w:r>
      <w:r w:rsidR="00DE4C4E">
        <w:t>Populations from Guam, Rota, and Saipan are all part of the Mariana Islands archipelago.</w:t>
      </w:r>
      <w:r w:rsidR="00530DD1">
        <w:t xml:space="preserve"> Samples from Maui and Oahu are pooled into a single Hawaiian population.</w:t>
      </w:r>
      <w:r w:rsidR="00DE4C4E">
        <w:t xml:space="preserve"> Queensland, New South Wales, and Victoria are all within the Australian continent.</w:t>
      </w:r>
      <w:r w:rsidR="00A94F9E">
        <w:t xml:space="preserve"> Populations from Samoa, New Caledonia, Fiji, and New Zealand </w:t>
      </w:r>
      <w:r w:rsidR="00530DD1">
        <w:t>are not shown because no samples remained from these populations after filtering (but see Figure 2).</w:t>
      </w:r>
      <w:r w:rsidR="00A94F9E">
        <w:t xml:space="preserve"> </w:t>
      </w:r>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 xml:space="preserve">Visual depiction of the four best performing models from </w:t>
      </w:r>
      <w:r w:rsidRPr="00FF43D3">
        <w:rPr>
          <w:b/>
          <w:bCs/>
          <w:vertAlign w:val="subscript"/>
        </w:rPr>
        <w:t>dadi</w:t>
      </w:r>
      <w:r>
        <w:t xml:space="preserve">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results from NGSadmix</w:t>
      </w:r>
      <w:r w:rsidR="00AE0BE1">
        <w:t xml:space="preserve"> (k = 5)</w:t>
      </w:r>
      <w:r>
        <w:t xml:space="preserve">. </w:t>
      </w:r>
      <w:r w:rsidR="003542CD">
        <w:t xml:space="preserve">Note that the geographic positions of the Mariana Islands (ROT, GUA, and SAI) and the Hawaiian Islands (OAH and MAU) are shifted slightly for readability. </w:t>
      </w:r>
      <w:r>
        <w:t>(b) NGSadmix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4B9436CE" w:rsidR="00355224" w:rsidRPr="00C71825" w:rsidRDefault="003F0723">
      <w:r>
        <w:rPr>
          <w:b/>
        </w:rPr>
        <w:t xml:space="preserve">Figure </w:t>
      </w:r>
      <w:r w:rsidR="00446AA4">
        <w:rPr>
          <w:b/>
        </w:rPr>
        <w:t>3</w:t>
      </w:r>
      <w:r>
        <w:rPr>
          <w:b/>
        </w:rPr>
        <w:t xml:space="preserve"> - </w:t>
      </w:r>
      <w:r>
        <w:t xml:space="preserve">Results of the </w:t>
      </w:r>
      <w:r w:rsidRPr="00FF43D3">
        <w:rPr>
          <w:b/>
          <w:bCs/>
          <w:vertAlign w:val="subscript"/>
        </w:rPr>
        <w:t>dadi</w:t>
      </w:r>
      <w:r>
        <w:t xml:space="preserve">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 xml:space="preserve">demographic models. </w:t>
      </w:r>
      <w:r w:rsidR="008020D1">
        <w:t xml:space="preserve">In the legend at right, “pass” refers to </w:t>
      </w:r>
      <w:r w:rsidR="00EC5F7B">
        <w:t>each</w:t>
      </w:r>
      <w:r w:rsidR="008A1CF9">
        <w:t xml:space="preserve"> iteration of the sequential step-down permutation</w:t>
      </w:r>
      <w:r w:rsidR="00EC5F7B">
        <w:t xml:space="preserve"> approach</w:t>
      </w:r>
      <w:r w:rsidR="008A1CF9">
        <w:t xml:space="preserve"> (see </w:t>
      </w:r>
      <w:r w:rsidR="008A1CF9" w:rsidRPr="008A1CF9">
        <w:t>Methods</w:t>
      </w:r>
      <w:r w:rsidR="008A1CF9" w:rsidRPr="008A1CF9">
        <w:rPr>
          <w:i/>
          <w:iCs/>
        </w:rPr>
        <w:t xml:space="preserve">: </w:t>
      </w:r>
      <w:r w:rsidR="008A1CF9" w:rsidRPr="008A1CF9">
        <w:rPr>
          <w:b/>
          <w:bCs/>
          <w:vertAlign w:val="subscript"/>
        </w:rPr>
        <w:t>dadi</w:t>
      </w:r>
      <w:r w:rsidR="008A1CF9" w:rsidRPr="008A1CF9">
        <w:t xml:space="preserve"> model selection</w:t>
      </w:r>
      <w:r w:rsidR="008A1CF9">
        <w:t>)</w:t>
      </w:r>
      <w:r w:rsidR="008020D1">
        <w:t>, and the log</w:t>
      </w:r>
      <w:r w:rsidR="008020D1">
        <w:rPr>
          <w:vertAlign w:val="subscript"/>
        </w:rPr>
        <w:t>10</w:t>
      </w:r>
      <w:r w:rsidR="008020D1">
        <w:t xml:space="preserve">(AIC) score corresponds to </w:t>
      </w:r>
      <w:r w:rsidR="00EC5F7B">
        <w:t>the likelihood of observing a particular set of parameter values</w:t>
      </w:r>
      <w:r w:rsidR="008020D1">
        <w:t xml:space="preserve">. </w:t>
      </w:r>
      <w:r>
        <w:t>(</w:t>
      </w:r>
      <w:r w:rsidR="009A69BA" w:rsidRPr="00EC5F7B">
        <w:rPr>
          <w:b/>
          <w:bCs/>
        </w:rPr>
        <w:t>Top</w:t>
      </w:r>
      <w:r w:rsidR="00EC5F7B" w:rsidRPr="00EC5F7B">
        <w:rPr>
          <w:b/>
          <w:bCs/>
        </w:rPr>
        <w:t xml:space="preserve"> row</w:t>
      </w:r>
      <w:r>
        <w:t>)</w:t>
      </w:r>
      <w:r w:rsidR="00EC5F7B">
        <w:t xml:space="preserve"> Estimated effective size of founding population in Hawaii vs. years since establishment. (</w:t>
      </w:r>
      <w:r w:rsidR="00EC5F7B" w:rsidRPr="00EC5F7B">
        <w:rPr>
          <w:b/>
          <w:bCs/>
        </w:rPr>
        <w:t>Middle row</w:t>
      </w:r>
      <w:r w:rsidR="00EC5F7B">
        <w:t>) Estimated migration rates from North America to Hawaii and vice versa. (</w:t>
      </w:r>
      <w:r w:rsidR="00EC5F7B" w:rsidRPr="00EC5F7B">
        <w:rPr>
          <w:b/>
          <w:bCs/>
        </w:rPr>
        <w:t>Bottom Row</w:t>
      </w:r>
      <w:r w:rsidR="00EC5F7B">
        <w:t xml:space="preserve">) Estimated current effective population sizes in North America and Hawaii. </w:t>
      </w:r>
      <w:r w:rsidR="00FB2144">
        <w:t>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w:t>
      </w:r>
      <w:r w:rsidR="006A1104">
        <w:t>5</w:t>
      </w:r>
      <w:r w:rsidR="00B566CE">
        <w:t>-</w:t>
      </w:r>
      <w:r w:rsidR="00E60D6E">
        <w:t>S</w:t>
      </w:r>
      <w:r w:rsidR="006A1104">
        <w:t>7</w:t>
      </w:r>
      <w:r w:rsidR="009A69BA">
        <w:t xml:space="preserve"> and the residuals in Figure S</w:t>
      </w:r>
      <w:r w:rsidR="006A1104">
        <w:t>8</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24867972" w:rsidR="009A69BA" w:rsidRDefault="007B127C">
      <w:pPr>
        <w:rPr>
          <w:b/>
        </w:rPr>
      </w:pPr>
      <w:r>
        <w:rPr>
          <w:b/>
          <w:noProof/>
        </w:rPr>
        <w:lastRenderedPageBreak/>
        <w:drawing>
          <wp:inline distT="0" distB="0" distL="0" distR="0" wp14:anchorId="55EDE081" wp14:editId="66D0CEBB">
            <wp:extent cx="5943600" cy="3368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17244ED9" w14:textId="16CD76EA" w:rsidR="00FB2144" w:rsidRPr="009A69BA" w:rsidRDefault="009A69BA">
      <w:r>
        <w:rPr>
          <w:b/>
        </w:rPr>
        <w:t xml:space="preserve">Figure </w:t>
      </w:r>
      <w:r w:rsidR="00C71825">
        <w:rPr>
          <w:b/>
        </w:rPr>
        <w:t>4</w:t>
      </w:r>
      <w:r>
        <w:rPr>
          <w:b/>
        </w:rPr>
        <w:t xml:space="preserve"> – </w:t>
      </w:r>
      <w:r w:rsidR="003F1F12">
        <w:t>(</w:t>
      </w:r>
      <w:r w:rsidR="003F1F12" w:rsidRPr="003F1F12">
        <w:rPr>
          <w:b/>
          <w:bCs/>
        </w:rPr>
        <w:t>Left</w:t>
      </w:r>
      <w:r w:rsidR="003F1F12">
        <w:t xml:space="preserve">) </w:t>
      </w:r>
      <w:r>
        <w:t>Observed</w:t>
      </w:r>
      <w:r w:rsidR="002D76B7">
        <w:t xml:space="preserve"> data</w:t>
      </w:r>
      <w:r>
        <w:t xml:space="preserve"> and </w:t>
      </w:r>
      <w:r w:rsidR="003F1F12">
        <w:t>(</w:t>
      </w:r>
      <w:r w:rsidR="003F1F12" w:rsidRPr="003F1F12">
        <w:rPr>
          <w:b/>
          <w:bCs/>
        </w:rPr>
        <w:t>Right</w:t>
      </w:r>
      <w:r w:rsidR="003F1F12">
        <w:t xml:space="preserve">) </w:t>
      </w:r>
      <w:r w:rsidR="002D76B7">
        <w:t xml:space="preserve">model </w:t>
      </w:r>
      <w:r>
        <w:t xml:space="preserve">estimated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w:t>
      </w:r>
      <w:r w:rsidR="002D76B7">
        <w:t>Cell brightness corresponds t</w:t>
      </w:r>
      <w:r w:rsidR="00A508C2">
        <w:t>o the number of loci with derived allele frequencies in the given bin for both Hawaii (HAW) and North America (NAM).</w:t>
      </w:r>
      <w:r w:rsidR="005A5978">
        <w:t xml:space="preserve"> </w:t>
      </w:r>
      <w:r w:rsidR="005A5978" w:rsidRPr="00A812C6">
        <w:rPr>
          <w:highlight w:val="yellow"/>
        </w:rPr>
        <w:t xml:space="preserve">Note that spectra have been projected </w:t>
      </w:r>
      <w:r w:rsidR="00A812C6" w:rsidRPr="00A812C6">
        <w:rPr>
          <w:highlight w:val="yellow"/>
        </w:rPr>
        <w:t xml:space="preserve">to a size of 100 for North America and 10 for Hawaii to match the approximate number of </w:t>
      </w:r>
      <w:r w:rsidR="00A812C6">
        <w:rPr>
          <w:highlight w:val="yellow"/>
        </w:rPr>
        <w:t>individuals</w:t>
      </w:r>
      <w:r w:rsidR="00A812C6" w:rsidRPr="00A812C6">
        <w:rPr>
          <w:highlight w:val="yellow"/>
        </w:rPr>
        <w:t xml:space="preserve"> sequenced from each population</w:t>
      </w:r>
      <w:r w:rsidR="00A812C6">
        <w:t xml:space="preserve">. </w:t>
      </w:r>
      <w:r w:rsidR="00E32EA8">
        <w:t xml:space="preserve">Model-derived site frequency spectra correspond to the four points marked in red in Figure 3 for the </w:t>
      </w:r>
      <w:r w:rsidR="00E32EA8">
        <w:rPr>
          <w:i/>
          <w:iCs/>
        </w:rPr>
        <w:t>Three Epoch</w:t>
      </w:r>
      <w:r w:rsidR="00E32EA8">
        <w:t xml:space="preserve"> model, which are parameter estimates from the runs with the lowest AIC score. Figures S6-S8 show comparable plots for the other candidate demographic models.</w:t>
      </w:r>
      <w:r w:rsidR="008A1CF9">
        <w:t xml:space="preserve"> </w:t>
      </w:r>
      <w:r w:rsidR="008A1CF9">
        <w:rPr>
          <w:bCs/>
        </w:rPr>
        <w:t>(BL: bottom left, BR: bottom right, TL: top left, TR: top right)</w:t>
      </w:r>
      <w:bookmarkEnd w:id="2"/>
      <w:r w:rsidR="008A1CF9">
        <w:t>.</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11FCC" w14:textId="77777777" w:rsidR="00104CE3" w:rsidRDefault="00104CE3" w:rsidP="00F644B5">
      <w:r>
        <w:separator/>
      </w:r>
    </w:p>
  </w:endnote>
  <w:endnote w:type="continuationSeparator" w:id="0">
    <w:p w14:paraId="587D50D7" w14:textId="77777777" w:rsidR="00104CE3" w:rsidRDefault="00104CE3"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CBCD08" w14:textId="77777777" w:rsidR="00104CE3" w:rsidRDefault="00104CE3" w:rsidP="00F644B5">
      <w:r>
        <w:separator/>
      </w:r>
    </w:p>
  </w:footnote>
  <w:footnote w:type="continuationSeparator" w:id="0">
    <w:p w14:paraId="02EC7995" w14:textId="77777777" w:rsidR="00104CE3" w:rsidRDefault="00104CE3"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4027888">
    <w:abstractNumId w:val="2"/>
  </w:num>
  <w:num w:numId="2" w16cid:durableId="959652014">
    <w:abstractNumId w:val="0"/>
  </w:num>
  <w:num w:numId="3" w16cid:durableId="168494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26140"/>
    <w:rsid w:val="0003273D"/>
    <w:rsid w:val="00052F36"/>
    <w:rsid w:val="0006299D"/>
    <w:rsid w:val="00076730"/>
    <w:rsid w:val="000A7BBC"/>
    <w:rsid w:val="000E1B16"/>
    <w:rsid w:val="000E2CEA"/>
    <w:rsid w:val="00104CE3"/>
    <w:rsid w:val="001108DE"/>
    <w:rsid w:val="0011459D"/>
    <w:rsid w:val="00115113"/>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4674"/>
    <w:rsid w:val="001E52AD"/>
    <w:rsid w:val="001F0461"/>
    <w:rsid w:val="001F2D34"/>
    <w:rsid w:val="002210E7"/>
    <w:rsid w:val="00223F07"/>
    <w:rsid w:val="002450EB"/>
    <w:rsid w:val="00245A5A"/>
    <w:rsid w:val="00246820"/>
    <w:rsid w:val="00251568"/>
    <w:rsid w:val="0026275F"/>
    <w:rsid w:val="00266FDC"/>
    <w:rsid w:val="002706B4"/>
    <w:rsid w:val="00274D6B"/>
    <w:rsid w:val="00296E02"/>
    <w:rsid w:val="002B0E25"/>
    <w:rsid w:val="002C7419"/>
    <w:rsid w:val="002D353D"/>
    <w:rsid w:val="002D76B7"/>
    <w:rsid w:val="002E2381"/>
    <w:rsid w:val="002F6DFF"/>
    <w:rsid w:val="00302A29"/>
    <w:rsid w:val="003056E8"/>
    <w:rsid w:val="003169AB"/>
    <w:rsid w:val="0032621F"/>
    <w:rsid w:val="003542CD"/>
    <w:rsid w:val="00354744"/>
    <w:rsid w:val="00355224"/>
    <w:rsid w:val="00356B86"/>
    <w:rsid w:val="00366864"/>
    <w:rsid w:val="00380F5C"/>
    <w:rsid w:val="003825E6"/>
    <w:rsid w:val="003843D2"/>
    <w:rsid w:val="00385306"/>
    <w:rsid w:val="00394A82"/>
    <w:rsid w:val="003A19F1"/>
    <w:rsid w:val="003A7902"/>
    <w:rsid w:val="003B7F97"/>
    <w:rsid w:val="003C021A"/>
    <w:rsid w:val="003D5BED"/>
    <w:rsid w:val="003E3054"/>
    <w:rsid w:val="003E3175"/>
    <w:rsid w:val="003E49B1"/>
    <w:rsid w:val="003F0723"/>
    <w:rsid w:val="003F138A"/>
    <w:rsid w:val="003F19D7"/>
    <w:rsid w:val="003F1F12"/>
    <w:rsid w:val="003F2EF0"/>
    <w:rsid w:val="003F4F83"/>
    <w:rsid w:val="00416C2B"/>
    <w:rsid w:val="0043737D"/>
    <w:rsid w:val="00446AA4"/>
    <w:rsid w:val="0045465B"/>
    <w:rsid w:val="004728DB"/>
    <w:rsid w:val="0049017D"/>
    <w:rsid w:val="00493004"/>
    <w:rsid w:val="004D1E24"/>
    <w:rsid w:val="0051365D"/>
    <w:rsid w:val="00530DD1"/>
    <w:rsid w:val="00546852"/>
    <w:rsid w:val="005601E7"/>
    <w:rsid w:val="005636A1"/>
    <w:rsid w:val="00573516"/>
    <w:rsid w:val="00581393"/>
    <w:rsid w:val="005972D1"/>
    <w:rsid w:val="005A1ECC"/>
    <w:rsid w:val="005A5978"/>
    <w:rsid w:val="005A6990"/>
    <w:rsid w:val="005A7316"/>
    <w:rsid w:val="005B090F"/>
    <w:rsid w:val="005B44B7"/>
    <w:rsid w:val="005E6500"/>
    <w:rsid w:val="005F3CB8"/>
    <w:rsid w:val="005F4058"/>
    <w:rsid w:val="006014FF"/>
    <w:rsid w:val="006154EC"/>
    <w:rsid w:val="0063026C"/>
    <w:rsid w:val="00637496"/>
    <w:rsid w:val="006776C2"/>
    <w:rsid w:val="006A04A7"/>
    <w:rsid w:val="006A1104"/>
    <w:rsid w:val="006A6F8F"/>
    <w:rsid w:val="006B5881"/>
    <w:rsid w:val="006C2257"/>
    <w:rsid w:val="006C6BDF"/>
    <w:rsid w:val="006D3592"/>
    <w:rsid w:val="006D6D7F"/>
    <w:rsid w:val="006E2032"/>
    <w:rsid w:val="006E7177"/>
    <w:rsid w:val="00703E47"/>
    <w:rsid w:val="00721623"/>
    <w:rsid w:val="00736D9A"/>
    <w:rsid w:val="00746734"/>
    <w:rsid w:val="0075175E"/>
    <w:rsid w:val="007517BC"/>
    <w:rsid w:val="00752928"/>
    <w:rsid w:val="00765BB8"/>
    <w:rsid w:val="00790FFE"/>
    <w:rsid w:val="007A4FD5"/>
    <w:rsid w:val="007B127C"/>
    <w:rsid w:val="007B4529"/>
    <w:rsid w:val="007B49DA"/>
    <w:rsid w:val="007C303F"/>
    <w:rsid w:val="007C4E22"/>
    <w:rsid w:val="007C6681"/>
    <w:rsid w:val="007D2ACD"/>
    <w:rsid w:val="007E643D"/>
    <w:rsid w:val="007F045B"/>
    <w:rsid w:val="007F237F"/>
    <w:rsid w:val="007F338C"/>
    <w:rsid w:val="007F4083"/>
    <w:rsid w:val="008020D1"/>
    <w:rsid w:val="008101BF"/>
    <w:rsid w:val="00810F66"/>
    <w:rsid w:val="008170A3"/>
    <w:rsid w:val="00820779"/>
    <w:rsid w:val="00822D7E"/>
    <w:rsid w:val="00824683"/>
    <w:rsid w:val="008333CE"/>
    <w:rsid w:val="00834A64"/>
    <w:rsid w:val="008356AA"/>
    <w:rsid w:val="00845A6A"/>
    <w:rsid w:val="00850235"/>
    <w:rsid w:val="008640FB"/>
    <w:rsid w:val="00896BDE"/>
    <w:rsid w:val="0089799A"/>
    <w:rsid w:val="008A1CF9"/>
    <w:rsid w:val="008B65A2"/>
    <w:rsid w:val="008C5F7E"/>
    <w:rsid w:val="008C7C3F"/>
    <w:rsid w:val="008E25FF"/>
    <w:rsid w:val="008F276C"/>
    <w:rsid w:val="008F4C30"/>
    <w:rsid w:val="0090398A"/>
    <w:rsid w:val="00962BAE"/>
    <w:rsid w:val="009822D5"/>
    <w:rsid w:val="009A4FD2"/>
    <w:rsid w:val="009A69BA"/>
    <w:rsid w:val="009D5265"/>
    <w:rsid w:val="009D7EEE"/>
    <w:rsid w:val="009E4EEA"/>
    <w:rsid w:val="009E556E"/>
    <w:rsid w:val="009F0367"/>
    <w:rsid w:val="00A038EC"/>
    <w:rsid w:val="00A052EC"/>
    <w:rsid w:val="00A16EFC"/>
    <w:rsid w:val="00A244C3"/>
    <w:rsid w:val="00A34979"/>
    <w:rsid w:val="00A455B3"/>
    <w:rsid w:val="00A508C2"/>
    <w:rsid w:val="00A56173"/>
    <w:rsid w:val="00A564E5"/>
    <w:rsid w:val="00A67320"/>
    <w:rsid w:val="00A709EE"/>
    <w:rsid w:val="00A812C6"/>
    <w:rsid w:val="00A9423D"/>
    <w:rsid w:val="00A94F9E"/>
    <w:rsid w:val="00AA6FF3"/>
    <w:rsid w:val="00AE0BE1"/>
    <w:rsid w:val="00AF0893"/>
    <w:rsid w:val="00AF1698"/>
    <w:rsid w:val="00B05E8F"/>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6760"/>
    <w:rsid w:val="00BD2B17"/>
    <w:rsid w:val="00BD5448"/>
    <w:rsid w:val="00BE118A"/>
    <w:rsid w:val="00BE19DA"/>
    <w:rsid w:val="00BE2665"/>
    <w:rsid w:val="00BE6BC8"/>
    <w:rsid w:val="00BE7EEE"/>
    <w:rsid w:val="00BF55CA"/>
    <w:rsid w:val="00BF5964"/>
    <w:rsid w:val="00C03993"/>
    <w:rsid w:val="00C04D97"/>
    <w:rsid w:val="00C23111"/>
    <w:rsid w:val="00C26F66"/>
    <w:rsid w:val="00C3324A"/>
    <w:rsid w:val="00C41C1A"/>
    <w:rsid w:val="00C45FB6"/>
    <w:rsid w:val="00C57F93"/>
    <w:rsid w:val="00C63C35"/>
    <w:rsid w:val="00C643AD"/>
    <w:rsid w:val="00C71825"/>
    <w:rsid w:val="00C71837"/>
    <w:rsid w:val="00C74674"/>
    <w:rsid w:val="00C76753"/>
    <w:rsid w:val="00C84467"/>
    <w:rsid w:val="00C94AC1"/>
    <w:rsid w:val="00CA10DB"/>
    <w:rsid w:val="00CA29E8"/>
    <w:rsid w:val="00CA2D2D"/>
    <w:rsid w:val="00CA7C80"/>
    <w:rsid w:val="00CA7EAB"/>
    <w:rsid w:val="00CB2BD2"/>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0957"/>
    <w:rsid w:val="00DE378C"/>
    <w:rsid w:val="00DE468A"/>
    <w:rsid w:val="00DE4C4E"/>
    <w:rsid w:val="00DF379F"/>
    <w:rsid w:val="00DF407F"/>
    <w:rsid w:val="00DF611A"/>
    <w:rsid w:val="00E32EA8"/>
    <w:rsid w:val="00E3626E"/>
    <w:rsid w:val="00E421D0"/>
    <w:rsid w:val="00E46E34"/>
    <w:rsid w:val="00E568B5"/>
    <w:rsid w:val="00E60D6E"/>
    <w:rsid w:val="00E66D39"/>
    <w:rsid w:val="00E76084"/>
    <w:rsid w:val="00E9183B"/>
    <w:rsid w:val="00E94D1E"/>
    <w:rsid w:val="00EC5F7B"/>
    <w:rsid w:val="00ED08B6"/>
    <w:rsid w:val="00EF0AED"/>
    <w:rsid w:val="00EF1FC8"/>
    <w:rsid w:val="00F014E6"/>
    <w:rsid w:val="00F134DB"/>
    <w:rsid w:val="00F178DE"/>
    <w:rsid w:val="00F27EEA"/>
    <w:rsid w:val="00F418EF"/>
    <w:rsid w:val="00F51E99"/>
    <w:rsid w:val="00F523A6"/>
    <w:rsid w:val="00F52DD9"/>
    <w:rsid w:val="00F60EE2"/>
    <w:rsid w:val="00F613FD"/>
    <w:rsid w:val="00F644B5"/>
    <w:rsid w:val="00F72147"/>
    <w:rsid w:val="00F72D94"/>
    <w:rsid w:val="00F82F26"/>
    <w:rsid w:val="00F93CF0"/>
    <w:rsid w:val="00F95F31"/>
    <w:rsid w:val="00FA52AC"/>
    <w:rsid w:val="00FB2144"/>
    <w:rsid w:val="00FB41B9"/>
    <w:rsid w:val="00FC0157"/>
    <w:rsid w:val="00FD28ED"/>
    <w:rsid w:val="00FD3C7E"/>
    <w:rsid w:val="00FE6279"/>
    <w:rsid w:val="00FF4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22444162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11269747">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emf"/><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0</TotalTime>
  <Pages>37</Pages>
  <Words>13178</Words>
  <Characters>7511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William Hemstrom</cp:lastModifiedBy>
  <cp:revision>96</cp:revision>
  <dcterms:created xsi:type="dcterms:W3CDTF">2020-02-09T21:34:00Z</dcterms:created>
  <dcterms:modified xsi:type="dcterms:W3CDTF">2022-04-18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